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CC66E" w14:textId="57E4763F" w:rsidR="00346BFC" w:rsidRPr="00273943" w:rsidRDefault="00346BFC" w:rsidP="00273943">
      <w:pPr>
        <w:pStyle w:val="Title"/>
      </w:pPr>
      <w:r w:rsidRPr="00273943">
        <w:t>Image Captioning Using Transformer</w:t>
      </w:r>
    </w:p>
    <w:p w14:paraId="5EEAD10F" w14:textId="6872A9E6" w:rsidR="00935791" w:rsidRPr="00273943" w:rsidRDefault="00796AB8" w:rsidP="00273943">
      <w:pPr>
        <w:pStyle w:val="Heading1"/>
      </w:pPr>
      <w:r w:rsidRPr="00273943">
        <w:t>Introduction</w:t>
      </w:r>
    </w:p>
    <w:p w14:paraId="7BCBC329" w14:textId="70918F1B" w:rsidR="00074844" w:rsidRDefault="00537826" w:rsidP="00074844">
      <w:pPr>
        <w:spacing w:line="400" w:lineRule="exact"/>
      </w:pPr>
      <w:r>
        <w:rPr>
          <w:noProof/>
        </w:rPr>
        <mc:AlternateContent>
          <mc:Choice Requires="wps">
            <w:drawing>
              <wp:anchor distT="0" distB="0" distL="114300" distR="114300" simplePos="0" relativeHeight="251660288" behindDoc="0" locked="0" layoutInCell="1" allowOverlap="1" wp14:anchorId="1B2C0109" wp14:editId="66492384">
                <wp:simplePos x="0" y="0"/>
                <wp:positionH relativeFrom="column">
                  <wp:posOffset>0</wp:posOffset>
                </wp:positionH>
                <wp:positionV relativeFrom="paragraph">
                  <wp:posOffset>2253615</wp:posOffset>
                </wp:positionV>
                <wp:extent cx="575310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1643F06C" w14:textId="393F14C9" w:rsidR="00537826" w:rsidRPr="00537826" w:rsidRDefault="00537826" w:rsidP="00537826">
                            <w:pPr>
                              <w:pStyle w:val="Caption"/>
                              <w:jc w:val="center"/>
                              <w:rPr>
                                <w:i w:val="0"/>
                                <w:iCs w:val="0"/>
                                <w:noProof/>
                              </w:rPr>
                            </w:pPr>
                            <w:bookmarkStart w:id="0" w:name="_Ref98697031"/>
                            <w:r w:rsidRPr="00537826">
                              <w:rPr>
                                <w:i w:val="0"/>
                                <w:iCs w:val="0"/>
                              </w:rPr>
                              <w:t xml:space="preserve">Figure </w:t>
                            </w:r>
                            <w:r w:rsidRPr="00537826">
                              <w:rPr>
                                <w:i w:val="0"/>
                                <w:iCs w:val="0"/>
                              </w:rPr>
                              <w:fldChar w:fldCharType="begin"/>
                            </w:r>
                            <w:r w:rsidRPr="00537826">
                              <w:rPr>
                                <w:i w:val="0"/>
                                <w:iCs w:val="0"/>
                              </w:rPr>
                              <w:instrText xml:space="preserve"> SEQ Figure \* ARABIC </w:instrText>
                            </w:r>
                            <w:r w:rsidRPr="00537826">
                              <w:rPr>
                                <w:i w:val="0"/>
                                <w:iCs w:val="0"/>
                              </w:rPr>
                              <w:fldChar w:fldCharType="separate"/>
                            </w:r>
                            <w:r w:rsidR="000262B1">
                              <w:rPr>
                                <w:i w:val="0"/>
                                <w:iCs w:val="0"/>
                                <w:noProof/>
                              </w:rPr>
                              <w:t>1</w:t>
                            </w:r>
                            <w:r w:rsidRPr="00537826">
                              <w:rPr>
                                <w:i w:val="0"/>
                                <w:iCs w:val="0"/>
                              </w:rPr>
                              <w:fldChar w:fldCharType="end"/>
                            </w:r>
                            <w:bookmarkEnd w:id="0"/>
                            <w:r w:rsidRPr="00537826">
                              <w:rPr>
                                <w:i w:val="0"/>
                                <w:iCs w:val="0"/>
                              </w:rPr>
                              <w:t>: Encoder Decoder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B2C0109" id="_x0000_t202" coordsize="21600,21600" o:spt="202" path="m,l,21600r21600,l21600,xe">
                <v:stroke joinstyle="miter"/>
                <v:path gradientshapeok="t" o:connecttype="rect"/>
              </v:shapetype>
              <v:shape id="Text Box 2" o:spid="_x0000_s1026" type="#_x0000_t202" style="position:absolute;left:0;text-align:left;margin-left:0;margin-top:177.45pt;width:45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gRL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Pb2ZR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" stroked="f">
                <v:textbox style="mso-fit-shape-to-text:t" inset="0,0,0,0">
                  <w:txbxContent>
                    <w:p w14:paraId="1643F06C" w14:textId="393F14C9" w:rsidR="00537826" w:rsidRPr="00537826" w:rsidRDefault="00537826" w:rsidP="00537826">
                      <w:pPr>
                        <w:pStyle w:val="Caption"/>
                        <w:jc w:val="center"/>
                        <w:rPr>
                          <w:i w:val="0"/>
                          <w:iCs w:val="0"/>
                          <w:noProof/>
                        </w:rPr>
                      </w:pPr>
                      <w:bookmarkStart w:id="1" w:name="_Ref98697031"/>
                      <w:r w:rsidRPr="00537826">
                        <w:rPr>
                          <w:i w:val="0"/>
                          <w:iCs w:val="0"/>
                        </w:rPr>
                        <w:t xml:space="preserve">Figure </w:t>
                      </w:r>
                      <w:r w:rsidRPr="00537826">
                        <w:rPr>
                          <w:i w:val="0"/>
                          <w:iCs w:val="0"/>
                        </w:rPr>
                        <w:fldChar w:fldCharType="begin"/>
                      </w:r>
                      <w:r w:rsidRPr="00537826">
                        <w:rPr>
                          <w:i w:val="0"/>
                          <w:iCs w:val="0"/>
                        </w:rPr>
                        <w:instrText xml:space="preserve"> SEQ Figure \* ARABIC </w:instrText>
                      </w:r>
                      <w:r w:rsidRPr="00537826">
                        <w:rPr>
                          <w:i w:val="0"/>
                          <w:iCs w:val="0"/>
                        </w:rPr>
                        <w:fldChar w:fldCharType="separate"/>
                      </w:r>
                      <w:r w:rsidR="000262B1">
                        <w:rPr>
                          <w:i w:val="0"/>
                          <w:iCs w:val="0"/>
                          <w:noProof/>
                        </w:rPr>
                        <w:t>1</w:t>
                      </w:r>
                      <w:r w:rsidRPr="00537826">
                        <w:rPr>
                          <w:i w:val="0"/>
                          <w:iCs w:val="0"/>
                        </w:rPr>
                        <w:fldChar w:fldCharType="end"/>
                      </w:r>
                      <w:bookmarkEnd w:id="1"/>
                      <w:r w:rsidRPr="00537826">
                        <w:rPr>
                          <w:i w:val="0"/>
                          <w:iCs w:val="0"/>
                        </w:rPr>
                        <w:t>: Encoder Decoder Architecture</w:t>
                      </w:r>
                    </w:p>
                  </w:txbxContent>
                </v:textbox>
                <w10:wrap type="topAndBottom"/>
              </v:shape>
            </w:pict>
          </mc:Fallback>
        </mc:AlternateContent>
      </w:r>
      <w:r w:rsidR="005365F7">
        <w:rPr>
          <w:noProof/>
        </w:rPr>
        <w:drawing>
          <wp:anchor distT="107950" distB="107950" distL="114300" distR="114300" simplePos="0" relativeHeight="251658240" behindDoc="0" locked="1" layoutInCell="1" allowOverlap="0" wp14:anchorId="7C6D0805" wp14:editId="23B28283">
            <wp:simplePos x="0" y="0"/>
            <wp:positionH relativeFrom="margin">
              <wp:posOffset>0</wp:posOffset>
            </wp:positionH>
            <wp:positionV relativeFrom="page">
              <wp:posOffset>3487420</wp:posOffset>
            </wp:positionV>
            <wp:extent cx="5753100" cy="56070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560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96AB8">
        <w:t xml:space="preserve">This project uses </w:t>
      </w:r>
      <w:r w:rsidR="00B10056">
        <w:t xml:space="preserve">a </w:t>
      </w:r>
      <w:r w:rsidR="00796AB8" w:rsidRPr="007B5DCE">
        <w:t>transformer</w:t>
      </w:r>
      <w:r w:rsidR="004079B8">
        <w:t xml:space="preserve"> </w:t>
      </w:r>
      <w:r w:rsidR="004079B8">
        <w:fldChar w:fldCharType="begin"/>
      </w:r>
      <w:r w:rsidR="004079B8">
        <w:instrText xml:space="preserve"> ADDIN ZOTERO_ITEM CSL_CITATION {"citationID":"BQwgLi5Q","properties":{"formattedCitation":"[1]","plainCitation":"[1]","noteIndex":0},"citationItems":[{"id":1064,"uris":["http://zotero.org/users/local/wZJhmR7k/items/BX6ME2ZM"],"uri":["http://zotero.org/users/local/wZJhmR7k/items/BX6ME2ZM"],"itemData":{"id":1064,"type":"article-journal","multi":{"main":{},"_keys":{}},"container-title":"Advances in neural information processing systems","source":"Google Scholar","title":"Attention is all you need","volume":"30","author":[{"family":"Vaswani","given":"Ashish","multi":{"_key":{}}},{"family":"Shazeer","given":"Noam","multi":{"_key":{}}},{"family":"Parmar","given":"Niki","multi":{"_key":{}}},{"family":"Uszkoreit","given":"Jakob","multi":{"_key":{}}},{"family":"Jones","given":"Llion","multi":{"_key":{}}},{"family":"Gomez","given":"Aidan N.","multi":{"_key":{}}},{"family":"Kaiser","given":"\\Lukasz","multi":{"_key":{}}},{"family":"Polosukhin","given":"Illia","multi":{"_key":{}}}],"issued":{"date-parts":[["2017"]]},"seeAlso":[],"citation-key":"vaswaniAttentionAllYou2017"}}],"schema":"https://github.com/citation-style-language/schema/raw/master/csl-citation.json"} </w:instrText>
      </w:r>
      <w:r w:rsidR="004079B8">
        <w:fldChar w:fldCharType="separate"/>
      </w:r>
      <w:r w:rsidR="004079B8" w:rsidRPr="004079B8">
        <w:rPr>
          <w:rFonts w:ascii="Arial" w:hAnsi="Arial" w:cs="Arial"/>
        </w:rPr>
        <w:t>[1]</w:t>
      </w:r>
      <w:r w:rsidR="004079B8">
        <w:fldChar w:fldCharType="end"/>
      </w:r>
      <w:r w:rsidR="00796AB8">
        <w:t xml:space="preserve"> based model to </w:t>
      </w:r>
      <w:r w:rsidR="00471DC6">
        <w:t xml:space="preserve">generate </w:t>
      </w:r>
      <w:r w:rsidR="003870C7">
        <w:t xml:space="preserve">a </w:t>
      </w:r>
      <w:r w:rsidR="00471DC6">
        <w:t xml:space="preserve">description for images. This task is known as </w:t>
      </w:r>
      <w:r w:rsidR="003870C7">
        <w:t xml:space="preserve">the </w:t>
      </w:r>
      <w:r w:rsidR="00471DC6">
        <w:t xml:space="preserve">Image Captioning task. </w:t>
      </w:r>
      <w:r w:rsidR="00A97478">
        <w:t xml:space="preserve">Researchers used many methodologies to approach this problem. One of these methodologies is </w:t>
      </w:r>
      <w:r w:rsidR="004C6B15">
        <w:t>the</w:t>
      </w:r>
      <w:r w:rsidR="0034463F">
        <w:t xml:space="preserve"> </w:t>
      </w:r>
      <w:r w:rsidR="00A97478">
        <w:t>encoder-decoder neural network</w:t>
      </w:r>
      <w:r w:rsidR="000B35B3">
        <w:t xml:space="preserve"> </w:t>
      </w:r>
      <w:r w:rsidR="000B35B3">
        <w:fldChar w:fldCharType="begin"/>
      </w:r>
      <w:r w:rsidR="000B35B3">
        <w:instrText xml:space="preserve"> ADDIN ZOTERO_ITEM CSL_CITATION {"citationID":"fcE5cjt6","properties":{"formattedCitation":"[2]","plainCitation":"[2]","noteIndex":0},"citationItems":[{"id":1051,"uris":["http://zotero.org/users/local/wZJhmR7k/items/IFGAK6GN"],"uri":["http://zotero.org/users/local/wZJhmR7k/items/IFGAK6GN"],"itemData":{"id":1051,"type":"article-journal","multi":{"main":{},"_keys":{}},"abstract":"Generating a description of an image is called image captioning. Image captioning requires to recognize the important objects, their attributes and their relationships in an image. It also needs to generate syntactically and semantically correct sentences. Deep learning-based techniques are capable of handling the complexities and challenges of image captioning. In this survey paper, we aim to present a comprehensive review of existing deep learning-based image captioning techniques. We discuss the foundation of the techniques to analyze their performances, strengths and limitations. We also discuss the datasets and the evaluation metrics popularly used in deep learning based automatic image captioning.","container-title":"arXiv:1810.04020 [cs, stat]","note":"arXiv: 1810.04020","source":"arXiv.org","title":"A Comprehensive Survey of Deep Learning for Image Captioning","URL":"http://arxiv.org/abs/1810.04020","author":[{"family":"Hossain","given":"Md Zakir","multi":{"_key":{}}},{"family":"Sohel","given":"Ferdous","multi":{"_key":{}}},{"family":"Shiratuddin","given":"Mohd Fairuz","multi":{"_key":{}}},{"family":"Laga","given":"Hamid","multi":{"_key":{}}}],"accessed":{"date-parts":[["2022",3,3]]},"issued":{"date-parts":[["2018",10,14]]},"seeAlso":[],"citation-key":"hossainComprehensiveSurveyDeep2018"}}],"schema":"https://github.com/citation-style-language/schema/raw/master/csl-citation.json"} </w:instrText>
      </w:r>
      <w:r w:rsidR="000B35B3">
        <w:fldChar w:fldCharType="separate"/>
      </w:r>
      <w:r w:rsidR="000B35B3" w:rsidRPr="00FF4298">
        <w:rPr>
          <w:rFonts w:ascii="Arial" w:hAnsi="Arial" w:cs="Arial"/>
        </w:rPr>
        <w:t>[2]</w:t>
      </w:r>
      <w:r w:rsidR="000B35B3">
        <w:fldChar w:fldCharType="end"/>
      </w:r>
      <w:r w:rsidR="00A97478">
        <w:t xml:space="preserve">. </w:t>
      </w:r>
      <w:r w:rsidR="003647C6">
        <w:t>T</w:t>
      </w:r>
      <w:r w:rsidR="00583AD7">
        <w:t>he encoder</w:t>
      </w:r>
      <w:r w:rsidR="003647C6">
        <w:t xml:space="preserve"> </w:t>
      </w:r>
      <w:r w:rsidR="00031A45">
        <w:t>transforms</w:t>
      </w:r>
      <w:r w:rsidR="00583AD7">
        <w:t xml:space="preserve"> the source image</w:t>
      </w:r>
      <w:r w:rsidR="003647C6">
        <w:t xml:space="preserve"> in</w:t>
      </w:r>
      <w:r w:rsidR="00031A45">
        <w:t>to a representation</w:t>
      </w:r>
      <w:r w:rsidR="009401CC">
        <w:t xml:space="preserve"> space</w:t>
      </w:r>
      <w:r w:rsidR="00583AD7">
        <w:t>; then</w:t>
      </w:r>
      <w:r w:rsidR="0034463F">
        <w:t>,</w:t>
      </w:r>
      <w:r w:rsidR="00583AD7">
        <w:t xml:space="preserve"> the decoder translates the information from the encoded space into a natural language.</w:t>
      </w:r>
      <w:r w:rsidR="00493018">
        <w:t xml:space="preserve"> The goal of the encoder-decoder is to minimize th</w:t>
      </w:r>
      <w:r w:rsidR="007B45FF">
        <w:t>e</w:t>
      </w:r>
      <w:r w:rsidR="00493018">
        <w:t xml:space="preserve"> loss</w:t>
      </w:r>
      <w:r w:rsidR="007B45FF">
        <w:t xml:space="preserve"> of generating a description from an image.</w:t>
      </w:r>
    </w:p>
    <w:p w14:paraId="75F663BD" w14:textId="510217A6" w:rsidR="00583AD7" w:rsidRDefault="003647C6" w:rsidP="005365F7">
      <w:pPr>
        <w:spacing w:line="400" w:lineRule="exact"/>
      </w:pPr>
      <w:r>
        <w:t xml:space="preserve">As </w:t>
      </w:r>
      <w:r w:rsidR="00237C09">
        <w:t>shown</w:t>
      </w:r>
      <w:r w:rsidR="0008289B">
        <w:t xml:space="preserve"> in</w:t>
      </w:r>
      <w:r w:rsidR="00237C09">
        <w:t xml:space="preserve"> the survey done by</w:t>
      </w:r>
      <w:r>
        <w:t xml:space="preserve"> </w:t>
      </w:r>
      <w:r w:rsidR="0008289B" w:rsidRPr="0008289B">
        <w:t xml:space="preserve">MD </w:t>
      </w:r>
      <w:r w:rsidR="0008289B" w:rsidRPr="00237C09">
        <w:t>Zakir Hossain et</w:t>
      </w:r>
      <w:r w:rsidR="00001CDF">
        <w:t xml:space="preserve"> al.</w:t>
      </w:r>
      <w:r w:rsidR="006E10DA">
        <w:t xml:space="preserve"> </w:t>
      </w:r>
      <w:r w:rsidR="00FF4298">
        <w:fldChar w:fldCharType="begin"/>
      </w:r>
      <w:r w:rsidR="00E243EE">
        <w:instrText xml:space="preserve"> ADDIN ZOTERO_ITEM CSL_CITATION {"citationID":"xDyvmsOn","properties":{"formattedCitation":"[2]","plainCitation":"[2]","noteIndex":0},"citationItems":[{"id":1051,"uris":["http://zotero.org/users/local/wZJhmR7k/items/IFGAK6GN"],"uri":["http://zotero.org/users/local/wZJhmR7k/items/IFGAK6GN"],"itemData":{"id":1051,"type":"article-journal","multi":{"main":{},"_keys":{}},"abstract":"Generating a description of an image is called image captioning. Image captioning requires to recognize the important objects, their attributes and their relationships in an image. It also needs to generate syntactically and semantically correct sentences. Deep learning-based techniques are capable of handling the complexities and challenges of image captioning. In this survey paper, we aim to present a comprehensive review of existing deep learning-based image captioning techniques. We discuss the foundation of the techniques to analyze their performances, strengths and limitations. We also discuss the datasets and the evaluation metrics popularly used in deep learning based automatic image captioning.","container-title":"arXiv:1810.04020 [cs, stat]","note":"arXiv: 1810.04020","source":"arXiv.org","title":"A Comprehensive Survey of Deep Learning for Image Captioning","URL":"http://arxiv.org/abs/1810.04020","author":[{"family":"Hossain","given":"Md Zakir","multi":{"_key":{}}},{"family":"Sohel","given":"Ferdous","multi":{"_key":{}}},{"family":"Shiratuddin","given":"Mohd Fairuz","multi":{"_key":{}}},{"family":"Laga","given":"Hamid","multi":{"_key":{}}}],"accessed":{"date-parts":[["2022",3,3]]},"issued":{"date-parts":[["2018",10,14]]},"seeAlso":[],"citation-key":"hossainComprehensiveSurveyDeep2018"}}],"schema":"https://github.com/citation-style-language/schema/raw/master/csl-citation.json"} </w:instrText>
      </w:r>
      <w:r w:rsidR="00FF4298">
        <w:fldChar w:fldCharType="separate"/>
      </w:r>
      <w:r w:rsidR="00FF4298" w:rsidRPr="00FF4298">
        <w:rPr>
          <w:rFonts w:ascii="Arial" w:hAnsi="Arial" w:cs="Arial"/>
        </w:rPr>
        <w:t>[2]</w:t>
      </w:r>
      <w:r w:rsidR="00FF4298">
        <w:fldChar w:fldCharType="end"/>
      </w:r>
      <w:r w:rsidR="00237C09" w:rsidRPr="00237C09">
        <w:t>,</w:t>
      </w:r>
      <w:r w:rsidR="00237C09">
        <w:t xml:space="preserve"> we can see</w:t>
      </w:r>
      <w:r w:rsidR="006E10DA">
        <w:t xml:space="preserve"> that</w:t>
      </w:r>
      <w:r w:rsidR="0008289B" w:rsidRPr="00237C09">
        <w:t xml:space="preserve"> </w:t>
      </w:r>
      <w:r w:rsidR="00237C09" w:rsidRPr="00237C09">
        <w:t>the models th</w:t>
      </w:r>
      <w:r w:rsidR="00237C09">
        <w:t>at use encoder-decoder architecture</w:t>
      </w:r>
      <w:r w:rsidR="006E10DA">
        <w:t xml:space="preserve"> m</w:t>
      </w:r>
      <w:r w:rsidR="004C433C">
        <w:t>ain</w:t>
      </w:r>
      <w:r w:rsidR="006E10DA">
        <w:t>ly</w:t>
      </w:r>
      <w:r w:rsidR="00237C09">
        <w:t xml:space="preserve"> consist of a language model based on LSTM</w:t>
      </w:r>
      <w:r w:rsidR="006E10DA">
        <w:t xml:space="preserve"> </w:t>
      </w:r>
      <w:r w:rsidR="00E243EE">
        <w:fldChar w:fldCharType="begin"/>
      </w:r>
      <w:r w:rsidR="00E243EE">
        <w:instrText xml:space="preserve"> ADDIN ZOTERO_ITEM CSL_CITATION {"citationID":"XSQHFdZA","properties":{"formattedCitation":"[3]","plainCitation":"[3]","noteIndex":0},"citationItems":[{"id":1061,"uris":["http://zotero.org/users/local/wZJhmR7k/items/B6ZAJHHS"],"uri":["http://zotero.org/users/local/wZJhmR7k/items/B6ZAJHHS"],"itemData":{"id":1061,"type":"article-journal","multi":{"main":{},"_keys":{}},"container-title":"Neural computation","issue":"8","page":"1735–1780","publisher":"MIT Press","source":"Google Scholar","title":"Long short-term memory","volume":"9","author":[{"family":"Hochreiter","given":"Sepp","multi":{"_key":{}}},{"family":"Schmidhuber","given":"Jürgen","multi":{"_key":{}}}],"issued":{"date-parts":[["1997"]]},"seeAlso":[],"citation-key":"hochreiterLongShorttermMemory1997"}}],"schema":"https://github.com/citation-style-language/schema/raw/master/csl-citation.json"} </w:instrText>
      </w:r>
      <w:r w:rsidR="00E243EE">
        <w:fldChar w:fldCharType="separate"/>
      </w:r>
      <w:r w:rsidR="00E243EE" w:rsidRPr="00E243EE">
        <w:rPr>
          <w:rFonts w:ascii="Arial" w:hAnsi="Arial" w:cs="Arial"/>
        </w:rPr>
        <w:t>[3]</w:t>
      </w:r>
      <w:r w:rsidR="00E243EE">
        <w:fldChar w:fldCharType="end"/>
      </w:r>
      <w:r w:rsidR="004B1418">
        <w:t>,</w:t>
      </w:r>
      <w:r w:rsidR="00E243EE">
        <w:t xml:space="preserve"> </w:t>
      </w:r>
      <w:r w:rsidR="004B1418">
        <w:t>which</w:t>
      </w:r>
      <w:r w:rsidR="00237C09">
        <w:t xml:space="preserve"> decode</w:t>
      </w:r>
      <w:r w:rsidR="006E10DA">
        <w:t>s</w:t>
      </w:r>
      <w:r w:rsidR="00237C09">
        <w:t xml:space="preserve"> the encoded image received from a CNN</w:t>
      </w:r>
      <w:r w:rsidR="00885486">
        <w:t xml:space="preserve">, </w:t>
      </w:r>
      <w:r w:rsidR="00885486" w:rsidRPr="00E817E4">
        <w:t>see</w:t>
      </w:r>
      <w:r w:rsidR="0023518B">
        <w:t xml:space="preserve"> </w:t>
      </w:r>
      <w:r w:rsidR="004B1418">
        <w:fldChar w:fldCharType="begin"/>
      </w:r>
      <w:r w:rsidR="004B1418">
        <w:instrText xml:space="preserve"> REF _Ref98697031 \h </w:instrText>
      </w:r>
      <w:r w:rsidR="004B1418">
        <w:fldChar w:fldCharType="separate"/>
      </w:r>
      <w:r w:rsidR="00697674" w:rsidRPr="00537826">
        <w:rPr>
          <w:i/>
          <w:iCs/>
        </w:rPr>
        <w:t xml:space="preserve">Figure </w:t>
      </w:r>
      <w:r w:rsidR="00697674">
        <w:rPr>
          <w:i/>
          <w:iCs/>
          <w:noProof/>
        </w:rPr>
        <w:t>1</w:t>
      </w:r>
      <w:r w:rsidR="004B1418">
        <w:fldChar w:fldCharType="end"/>
      </w:r>
      <w:r w:rsidR="00237C09">
        <w:t>.</w:t>
      </w:r>
      <w:r w:rsidR="007B4C57">
        <w:t xml:space="preserve"> </w:t>
      </w:r>
      <w:r w:rsidR="00CC0E50">
        <w:t>T</w:t>
      </w:r>
      <w:r w:rsidR="006933FC">
        <w:t>he limitation of LSTM with long sequences and t</w:t>
      </w:r>
      <w:r w:rsidR="006E2C96">
        <w:t>he success of transformer</w:t>
      </w:r>
      <w:r w:rsidR="004C433C">
        <w:t>s</w:t>
      </w:r>
      <w:r w:rsidR="006E2C96">
        <w:t xml:space="preserve"> in machine translation and other </w:t>
      </w:r>
      <w:r w:rsidR="00AE37C1">
        <w:t>NLP tasks</w:t>
      </w:r>
      <w:r w:rsidR="006E2C96">
        <w:t xml:space="preserve"> attracts attention to utiliz</w:t>
      </w:r>
      <w:r w:rsidR="00AE37C1">
        <w:t>ing</w:t>
      </w:r>
      <w:r w:rsidR="006E2C96">
        <w:t xml:space="preserve"> it in machine vision. </w:t>
      </w:r>
      <w:r w:rsidR="00F35CD1" w:rsidRPr="00F35CD1">
        <w:t>Alexey Dosovitskiy</w:t>
      </w:r>
      <w:r w:rsidR="00F35CD1">
        <w:t xml:space="preserve"> et</w:t>
      </w:r>
      <w:r w:rsidR="00AE37C1">
        <w:t xml:space="preserve"> al.</w:t>
      </w:r>
      <w:r w:rsidR="00F35CD1">
        <w:t xml:space="preserve"> </w:t>
      </w:r>
      <w:r w:rsidR="00606298">
        <w:t>introduce an image classification model</w:t>
      </w:r>
      <w:r w:rsidR="00FD6DE8">
        <w:t xml:space="preserve"> (ViT)</w:t>
      </w:r>
      <w:r w:rsidR="00606298">
        <w:t xml:space="preserve"> based on a classical transformer encoder showing a good performance</w:t>
      </w:r>
      <w:r w:rsidR="005A51D9">
        <w:t xml:space="preserve"> </w:t>
      </w:r>
      <w:r w:rsidR="000D1C30">
        <w:fldChar w:fldCharType="begin"/>
      </w:r>
      <w:r w:rsidR="000D1C30">
        <w:instrText xml:space="preserve"> ADDIN ZOTERO_ITEM CSL_CITATION {"citationID":"bZFS1Aro","properties":{"formattedCitation":"[4]","plainCitation":"[4]","noteIndex":0},"citationItems":[{"id":1112,"uris":["http://zotero.org/users/local/wZJhmR7k/items/BPKCKFBQ"],"uri":["http://zotero.org/users/local/wZJhmR7k/items/BPKCKFBQ"],"itemData":{"id":1112,"type":"article-journal","multi":{"main":{},"_keys":{}},"container-title":"arXiv preprint arXiv:2010.11929","source":"Google Scholar","title":"An image is worth 16x16 words: Transformers for image recognition at scale","title-short":"An image is worth 16x16 words","author":[{"family":"Dosovitskiy","given":"Alexey","multi":{"_key":{}}},{"family":"Beyer","given":"Lucas","multi":{"_key":{}}},{"family":"Kolesnikov","given":"Alexander","multi":{"_key":{}}},{"family":"Weissenborn","given":"Dirk","multi":{"_key":{}}},{"family":"Zhai","given":"Xiaohua","multi":{"_key":{}}},{"family":"Unterthiner","given":"Thomas","multi":{"_key":{}}},{"family":"Dehghani","given":"Mostafa","multi":{"_key":{}}},{"family":"Minderer","given":"Matthias","multi":{"_key":{}}},{"family":"Heigold","given":"Georg","multi":{"_key":{}}},{"family":"Gelly","given":"Sylvain","multi":{"_key":{}}}],"issued":{"date-parts":[["2020"]]},"seeAlso":[],"citation-key":"dosovitskiyImageWorth16x162020"}}],"schema":"https://github.com/citation-style-language/schema/raw/master/csl-citation.json"} </w:instrText>
      </w:r>
      <w:r w:rsidR="000D1C30">
        <w:fldChar w:fldCharType="separate"/>
      </w:r>
      <w:r w:rsidR="000D1C30" w:rsidRPr="000D1C30">
        <w:rPr>
          <w:rFonts w:ascii="Arial" w:hAnsi="Arial" w:cs="Arial"/>
        </w:rPr>
        <w:t>[4]</w:t>
      </w:r>
      <w:r w:rsidR="000D1C30">
        <w:fldChar w:fldCharType="end"/>
      </w:r>
      <w:r w:rsidR="00606298">
        <w:t xml:space="preserve">. </w:t>
      </w:r>
      <w:r w:rsidR="000D1C30">
        <w:t xml:space="preserve">Based on ViT, </w:t>
      </w:r>
      <w:r w:rsidR="00F95DDB" w:rsidRPr="00F95DDB">
        <w:t>Wei Liu</w:t>
      </w:r>
      <w:r w:rsidR="00F95DDB">
        <w:t xml:space="preserve"> et</w:t>
      </w:r>
      <w:r w:rsidR="00AE37C1">
        <w:t xml:space="preserve"> al.</w:t>
      </w:r>
      <w:r w:rsidR="00F95DDB">
        <w:t xml:space="preserve"> </w:t>
      </w:r>
      <w:r w:rsidR="006A5C02">
        <w:t>present an image captioning model</w:t>
      </w:r>
      <w:r w:rsidR="0051702F">
        <w:t xml:space="preserve"> (CPTR)</w:t>
      </w:r>
      <w:r w:rsidR="006A5C02">
        <w:t xml:space="preserve"> using an</w:t>
      </w:r>
      <w:r w:rsidR="00A72A1A">
        <w:t xml:space="preserve"> encoder-decoder transformer</w:t>
      </w:r>
      <w:r w:rsidR="00E33BF9">
        <w:t xml:space="preserve"> </w:t>
      </w:r>
      <w:r w:rsidR="006F24F3">
        <w:fldChar w:fldCharType="begin"/>
      </w:r>
      <w:r w:rsidR="006F24F3">
        <w:instrText xml:space="preserve"> ADDIN ZOTERO_ITEM CSL_CITATION {"citationID":"8EKBXeG0","properties":{"formattedCitation":"[5]","plainCitation":"[5]","noteIndex":0},"citationItems":[{"id":611,"uris":["http://zotero.org/users/local/wZJhmR7k/items/YZAX2LTY"],"uri":["http://zotero.org/users/local/wZJhmR7k/items/YZAX2LTY"],"itemData":{"id":611,"type":"article-journal","multi":{"main":{},"_keys":{}},"abstract":"In this paper, we consider the image captioning task from a new sequence-to-sequence prediction perspective and propose CaPtion TransformeR (CPTR) which takes the sequentialized raw images as the input to Transformer. Compared to the “CNN+Transformer” design paradigm, our model can model global context at every encoder layer from the beginning and is totally convolution-free. Extensive experiments demonstrate the effectiveness of the proposed model and we surpass the conventional “CNN+Transformer” methods on the MSCOCO dataset. Besides, we provide detailed visualizations of the self-attention between patches in the encoder and the “words-to-patches” attention in the decoder thanks to the full Transformer architecture.","container-title":"arXiv:2101.10804 [cs]","language":"en","note":"arXiv: 2101.10804","source":"arXiv.org","title":"CPTR: Full Transformer Network for Image Captioning","title-short":"CPTR","URL":"http://arxiv.org/abs/2101.10804","author":[{"family":"Liu","given":"Wei","multi":{"_key":{}}},{"family":"Chen","given":"Sihan","multi":{"_key":{}}},{"family":"Guo","given":"Longteng","multi":{"_key":{}}},{"family":"Zhu","given":"Xinxin","multi":{"_key":{}}},{"family":"Liu","given":"Jing","multi":{"_key":{}}}],"accessed":{"date-parts":[["2021",9,20]]},"issued":{"date-parts":[["2021",1,27]]},"seeAlso":[],"citation-key":"liuCPTRFullTransformer2021"}}],"schema":"https://github.com/citation-style-language/schema/raw/master/csl-citation.json"} </w:instrText>
      </w:r>
      <w:r w:rsidR="006F24F3">
        <w:fldChar w:fldCharType="separate"/>
      </w:r>
      <w:r w:rsidR="006F24F3" w:rsidRPr="006F24F3">
        <w:rPr>
          <w:rFonts w:ascii="Arial" w:hAnsi="Arial" w:cs="Arial"/>
        </w:rPr>
        <w:t>[5]</w:t>
      </w:r>
      <w:r w:rsidR="006F24F3">
        <w:fldChar w:fldCharType="end"/>
      </w:r>
      <w:r w:rsidR="00A72A1A">
        <w:t>.</w:t>
      </w:r>
      <w:r w:rsidR="003632F1">
        <w:t xml:space="preserve"> The source image</w:t>
      </w:r>
      <w:r w:rsidR="002D36FE">
        <w:t xml:space="preserve"> is fed to the transformer encoder </w:t>
      </w:r>
      <w:r w:rsidR="00BC73FD">
        <w:t xml:space="preserve">in </w:t>
      </w:r>
      <w:r w:rsidR="00E02E1C">
        <w:t>s</w:t>
      </w:r>
      <w:r w:rsidR="00666E74">
        <w:t xml:space="preserve">equence patches. </w:t>
      </w:r>
      <w:r w:rsidR="004173D8">
        <w:t>Hence, o</w:t>
      </w:r>
      <w:r w:rsidR="008F221D">
        <w:t>ne can treat the</w:t>
      </w:r>
      <w:r w:rsidR="008F322A">
        <w:t xml:space="preserve"> image captioning </w:t>
      </w:r>
      <w:r w:rsidR="00392E60">
        <w:t>problem</w:t>
      </w:r>
      <w:r w:rsidR="008F322A">
        <w:t xml:space="preserve"> </w:t>
      </w:r>
      <w:r w:rsidR="008F221D">
        <w:t xml:space="preserve">as a machine </w:t>
      </w:r>
      <w:r w:rsidR="00AC02C7">
        <w:t>translation</w:t>
      </w:r>
      <w:r w:rsidR="00392E60">
        <w:t xml:space="preserve"> task</w:t>
      </w:r>
      <w:r w:rsidR="008F221D">
        <w:t>.</w:t>
      </w:r>
    </w:p>
    <w:p w14:paraId="27EF178B" w14:textId="422D9D95" w:rsidR="00205994" w:rsidRDefault="00BE5FF4" w:rsidP="00757032">
      <w:pPr>
        <w:spacing w:line="400" w:lineRule="exact"/>
      </w:pPr>
      <w:r w:rsidRPr="00BE5FF4">
        <w:t>This project is based on CPTR</w:t>
      </w:r>
      <w:r w:rsidR="0051702F">
        <w:t xml:space="preserve"> </w:t>
      </w:r>
      <w:r w:rsidR="0051702F">
        <w:fldChar w:fldCharType="begin"/>
      </w:r>
      <w:r w:rsidR="00C343A3">
        <w:instrText xml:space="preserve"> ADDIN ZOTERO_ITEM CSL_CITATION {"citationID":"uu3wCKcJ","properties":{"formattedCitation":"[5]","plainCitation":"[5]","noteIndex":0},"citationItems":[{"id":611,"uris":["http://zotero.org/users/local/wZJhmR7k/items/YZAX2LTY"],"uri":["http://zotero.org/users/local/wZJhmR7k/items/YZAX2LTY"],"itemData":{"id":611,"type":"article-journal","multi":{"main":{},"_keys":{}},"abstract":"In this paper, we consider the image captioning task from a new sequence-to-sequence prediction perspective and propose CaPtion TransformeR (CPTR) which takes the sequentialized raw images as the input to Transformer. Compared to the “CNN+Transformer” design paradigm, our model can model global context at every encoder layer from the beginning and is totally convolution-free. Extensive experiments demonstrate the effectiveness of the proposed model and we surpass the conventional “CNN+Transformer” methods on the MSCOCO dataset. Besides, we provide detailed visualizations of the self-attention between patches in the encoder and the “words-to-patches” attention in the decoder thanks to the full Transformer architecture.","container-title":"arXiv:2101.10804 [cs]","language":"en","note":"arXiv: 2101.10804","source":"arXiv.org","title":"CPTR: Full Transformer Network for Image Captioning","title-short":"CPTR","URL":"http://arxiv.org/abs/2101.10804","author":[{"family":"Liu","given":"Wei","multi":{"_key":{}}},{"family":"Chen","given":"Sihan","multi":{"_key":{}}},{"family":"Guo","given":"Longteng","multi":{"_key":{}}},{"family":"Zhu","given":"Xinxin","multi":{"_key":{}}},{"family":"Liu","given":"Jing","multi":{"_key":{}}}],"accessed":{"date-parts":[["2021",9,20]]},"issued":{"date-parts":[["2021",1,27]]},"seeAlso":[],"citation-key":"liuCPTRFullTransformer2021"}}],"schema":"https://github.com/citation-style-language/schema/raw/master/csl-citation.json"} </w:instrText>
      </w:r>
      <w:r w:rsidR="0051702F">
        <w:fldChar w:fldCharType="separate"/>
      </w:r>
      <w:r w:rsidR="0051702F" w:rsidRPr="006F24F3">
        <w:rPr>
          <w:rFonts w:ascii="Arial" w:hAnsi="Arial" w:cs="Arial"/>
        </w:rPr>
        <w:t>[5]</w:t>
      </w:r>
      <w:r w:rsidR="0051702F">
        <w:fldChar w:fldCharType="end"/>
      </w:r>
      <w:r w:rsidR="0051702F">
        <w:t>,</w:t>
      </w:r>
      <w:r w:rsidRPr="00BE5FF4">
        <w:t xml:space="preserve"> as discusse</w:t>
      </w:r>
      <w:r w:rsidR="0051702F">
        <w:t xml:space="preserve">d </w:t>
      </w:r>
      <w:r w:rsidRPr="00BE5FF4">
        <w:t>below. The project uses PyTorch as a deep learning framework.</w:t>
      </w:r>
    </w:p>
    <w:p w14:paraId="5CEB3D2D" w14:textId="0460EB63" w:rsidR="001C65D8" w:rsidRDefault="00C63307" w:rsidP="00273943">
      <w:pPr>
        <w:pStyle w:val="Heading1"/>
      </w:pPr>
      <w:r>
        <w:t>Model</w:t>
      </w:r>
    </w:p>
    <w:p w14:paraId="56CA08A8" w14:textId="5E9B8D15" w:rsidR="007B4C57" w:rsidRDefault="00D00445" w:rsidP="00757032">
      <w:pPr>
        <w:spacing w:line="400" w:lineRule="exact"/>
        <w:rPr>
          <w:rFonts w:eastAsiaTheme="minorEastAsia"/>
          <w:rtl/>
        </w:rPr>
      </w:pPr>
      <w:r w:rsidRPr="00F06468">
        <w:t xml:space="preserve">The </w:t>
      </w:r>
      <w:r w:rsidR="008401D1" w:rsidRPr="00BE5FF4">
        <w:t>CPTR</w:t>
      </w:r>
      <w:r w:rsidR="008401D1">
        <w:t xml:space="preserve"> </w:t>
      </w:r>
      <w:r w:rsidR="008401D1">
        <w:fldChar w:fldCharType="begin"/>
      </w:r>
      <w:r w:rsidR="00C343A3">
        <w:instrText xml:space="preserve"> ADDIN ZOTERO_ITEM CSL_CITATION {"citationID":"mjIbeR0I","properties":{"formattedCitation":"[5]","plainCitation":"[5]","noteIndex":0},"citationItems":[{"id":611,"uris":["http://zotero.org/users/local/wZJhmR7k/items/YZAX2LTY"],"uri":["http://zotero.org/users/local/wZJhmR7k/items/YZAX2LTY"],"itemData":{"id":611,"type":"article-journal","multi":{"main":{},"_keys":{}},"abstract":"In this paper, we consider the image captioning task from a new sequence-to-sequence prediction perspective and propose CaPtion TransformeR (CPTR) which takes the sequentialized raw images as the input to Transformer. Compared to the “CNN+Transformer” design paradigm, our model can model global context at every encoder layer from the beginning and is totally convolution-free. Extensive experiments demonstrate the effectiveness of the proposed model and we surpass the conventional “CNN+Transformer” methods on the MSCOCO dataset. Besides, we provide detailed visualizations of the self-attention between patches in the encoder and the “words-to-patches” attention in the decoder thanks to the full Transformer architecture.","container-title":"arXiv:2101.10804 [cs]","language":"en","note":"arXiv: 2101.10804","source":"arXiv.org","title":"CPTR: Full Transformer Network for Image Captioning","title-short":"CPTR","URL":"http://arxiv.org/abs/2101.10804","author":[{"family":"Liu","given":"Wei","multi":{"_key":{}}},{"family":"Chen","given":"Sihan","multi":{"_key":{}}},{"family":"Guo","given":"Longteng","multi":{"_key":{}}},{"family":"Zhu","given":"Xinxin","multi":{"_key":{}}},{"family":"Liu","given":"Jing","multi":{"_key":{}}}],"accessed":{"date-parts":[["2021",9,20]]},"issued":{"date-parts":[["2021",1,27]]},"seeAlso":[],"citation-key":"liuCPTRFullTransformer2021"}}],"schema":"https://github.com/citation-style-language/schema/raw/master/csl-citation.json"} </w:instrText>
      </w:r>
      <w:r w:rsidR="008401D1">
        <w:fldChar w:fldCharType="separate"/>
      </w:r>
      <w:r w:rsidR="008401D1" w:rsidRPr="00F06468">
        <w:t>[5]</w:t>
      </w:r>
      <w:r w:rsidR="008401D1">
        <w:fldChar w:fldCharType="end"/>
      </w:r>
      <w:r w:rsidR="00A456BC">
        <w:t xml:space="preserve"> </w:t>
      </w:r>
      <w:r w:rsidR="00E83B3F">
        <w:t xml:space="preserve">consists of </w:t>
      </w:r>
      <w:r w:rsidR="007B4C57">
        <w:t xml:space="preserve">an </w:t>
      </w:r>
      <w:r w:rsidR="00E83B3F">
        <w:t xml:space="preserve">image patcher </w:t>
      </w:r>
      <w:r w:rsidR="006A4346">
        <w:t>that converts images</w:t>
      </w:r>
      <w:r w:rsidR="0061207F">
        <w:t xml:space="preserve"> </w:t>
      </w:r>
      <m:oMath>
        <m:r>
          <w:rPr>
            <w:rFonts w:ascii="Cambria Math" w:hAnsi="Cambria Math"/>
          </w:rPr>
          <m:t>x∈</m:t>
        </m:r>
        <m:sSup>
          <m:sSupPr>
            <m:ctrlPr>
              <w:rPr>
                <w:rFonts w:ascii="Cambria Math" w:hAnsi="Cambria Math"/>
                <w:i/>
              </w:rPr>
            </m:ctrlPr>
          </m:sSupPr>
          <m:e>
            <m:r>
              <m:rPr>
                <m:scr m:val="double-struck"/>
              </m:rPr>
              <w:rPr>
                <w:rFonts w:ascii="Cambria Math" w:hAnsi="Cambria Math"/>
              </w:rPr>
              <m:t>R</m:t>
            </m:r>
          </m:e>
          <m:sup>
            <m:r>
              <w:rPr>
                <w:rFonts w:ascii="Cambria Math" w:hAnsi="Cambria Math"/>
              </w:rPr>
              <m:t>H×W×C</m:t>
            </m:r>
          </m:sup>
        </m:sSup>
      </m:oMath>
      <w:r w:rsidR="00E77823">
        <w:rPr>
          <w:rFonts w:eastAsiaTheme="minorEastAsia"/>
        </w:rPr>
        <w:t xml:space="preserve"> </w:t>
      </w:r>
      <w:r w:rsidR="00E31E18">
        <w:t xml:space="preserve">to a sequence of </w:t>
      </w:r>
      <w:r w:rsidR="00384412">
        <w:t xml:space="preserve">patches </w:t>
      </w:r>
      <m:oMath>
        <m:sSub>
          <m:sSubPr>
            <m:ctrlPr>
              <w:rPr>
                <w:rFonts w:ascii="Cambria Math" w:hAnsi="Cambria Math"/>
                <w:i/>
              </w:rPr>
            </m:ctrlPr>
          </m:sSubPr>
          <m:e>
            <m:r>
              <m:rPr>
                <m:sty m:val="p"/>
              </m:rPr>
              <w:rPr>
                <w:rFonts w:ascii="Cambria Math" w:hAnsi="Cambria Math"/>
              </w:rPr>
              <m:t>x</m:t>
            </m:r>
            <m:ctrlPr>
              <w:rPr>
                <w:rFonts w:ascii="Cambria Math" w:hAnsi="Cambria Math"/>
              </w:rPr>
            </m:ctrlPr>
          </m:e>
          <m:sub>
            <m:r>
              <m:rPr>
                <m:sty m:val="p"/>
              </m:rPr>
              <w:rPr>
                <w:rFonts w:ascii="Cambria Math" w:hAnsi="Cambria Math"/>
              </w:rPr>
              <m:t>p</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E)</m:t>
            </m:r>
          </m:sup>
        </m:sSup>
      </m:oMath>
      <w:r w:rsidR="00D55BCB">
        <w:rPr>
          <w:rFonts w:eastAsiaTheme="minorEastAsia"/>
        </w:rPr>
        <w:t xml:space="preserve">, where N is number </w:t>
      </w:r>
      <w:r w:rsidR="001D5260">
        <w:rPr>
          <w:rFonts w:eastAsiaTheme="minorEastAsia"/>
        </w:rPr>
        <w:t>of</w:t>
      </w:r>
      <w:r w:rsidR="00D55BCB">
        <w:rPr>
          <w:rFonts w:eastAsiaTheme="minorEastAsia"/>
        </w:rPr>
        <w:t xml:space="preserve"> patches, </w:t>
      </w:r>
      <m:oMath>
        <m:r>
          <w:rPr>
            <w:rFonts w:ascii="Cambria Math" w:eastAsiaTheme="minorEastAsia" w:hAnsi="Cambria Math"/>
          </w:rPr>
          <m:t>H</m:t>
        </m:r>
      </m:oMath>
      <w:r w:rsidR="00D55BCB">
        <w:rPr>
          <w:rFonts w:eastAsiaTheme="minorEastAsia"/>
        </w:rPr>
        <w:t xml:space="preserve">, </w:t>
      </w:r>
      <m:oMath>
        <m:r>
          <w:rPr>
            <w:rFonts w:ascii="Cambria Math" w:eastAsiaTheme="minorEastAsia" w:hAnsi="Cambria Math"/>
          </w:rPr>
          <m:t>W</m:t>
        </m:r>
      </m:oMath>
      <w:r w:rsidR="00D55BCB">
        <w:rPr>
          <w:rFonts w:eastAsiaTheme="minorEastAsia"/>
        </w:rPr>
        <w:t xml:space="preserve">, </w:t>
      </w:r>
      <m:oMath>
        <m:r>
          <w:rPr>
            <w:rFonts w:ascii="Cambria Math" w:eastAsiaTheme="minorEastAsia" w:hAnsi="Cambria Math"/>
          </w:rPr>
          <m:t>C</m:t>
        </m:r>
      </m:oMath>
      <w:r w:rsidR="00D55BCB">
        <w:rPr>
          <w:rFonts w:eastAsiaTheme="minorEastAsia"/>
        </w:rPr>
        <w:t xml:space="preserve"> are images height, width and number of chanel (</w:t>
      </w:r>
      <m:oMath>
        <m:r>
          <w:rPr>
            <w:rFonts w:ascii="Cambria Math" w:eastAsiaTheme="minorEastAsia" w:hAnsi="Cambria Math"/>
          </w:rPr>
          <m:t>C=3</m:t>
        </m:r>
      </m:oMath>
      <w:r w:rsidR="00D55BCB">
        <w:rPr>
          <w:rFonts w:eastAsiaTheme="minorEastAsia"/>
        </w:rPr>
        <w:t>) respectively,</w:t>
      </w:r>
      <w:r w:rsidR="008C322A">
        <w:rPr>
          <w:rFonts w:eastAsiaTheme="minorEastAsia"/>
        </w:rPr>
        <w:t xml:space="preserve"> </w:t>
      </w:r>
      <m:oMath>
        <m:r>
          <w:rPr>
            <w:rFonts w:ascii="Cambria Math" w:eastAsiaTheme="minorEastAsia" w:hAnsi="Cambria Math"/>
          </w:rPr>
          <m:t>P</m:t>
        </m:r>
      </m:oMath>
      <w:r w:rsidR="008C322A">
        <w:rPr>
          <w:rFonts w:eastAsiaTheme="minorEastAsia"/>
        </w:rPr>
        <w:t xml:space="preserve"> is patch resolution</w:t>
      </w:r>
      <w:r w:rsidR="006E57CB">
        <w:rPr>
          <w:rFonts w:eastAsiaTheme="minorEastAsia"/>
        </w:rPr>
        <w:t>,</w:t>
      </w:r>
      <w:r w:rsidR="008C322A">
        <w:rPr>
          <w:rFonts w:eastAsiaTheme="minorEastAsia"/>
        </w:rPr>
        <w:t xml:space="preserve"> and </w:t>
      </w:r>
      <m:oMath>
        <m:r>
          <w:rPr>
            <w:rFonts w:ascii="Cambria Math" w:eastAsiaTheme="minorEastAsia" w:hAnsi="Cambria Math"/>
          </w:rPr>
          <m:t>E</m:t>
        </m:r>
      </m:oMath>
      <w:r w:rsidR="007B4C57">
        <w:rPr>
          <w:rFonts w:eastAsiaTheme="minorEastAsia"/>
        </w:rPr>
        <w:t xml:space="preserve"> is image em</w:t>
      </w:r>
      <w:r w:rsidR="006E57CB">
        <w:rPr>
          <w:rFonts w:eastAsiaTheme="minorEastAsia"/>
        </w:rPr>
        <w:t>b</w:t>
      </w:r>
      <w:r w:rsidR="007B4C57">
        <w:rPr>
          <w:rFonts w:eastAsiaTheme="minorEastAsia"/>
        </w:rPr>
        <w:t>ed</w:t>
      </w:r>
      <w:r w:rsidR="006E57CB">
        <w:rPr>
          <w:rFonts w:eastAsiaTheme="minorEastAsia"/>
        </w:rPr>
        <w:t>d</w:t>
      </w:r>
      <w:r w:rsidR="007B4C57">
        <w:rPr>
          <w:rFonts w:eastAsiaTheme="minorEastAsia"/>
        </w:rPr>
        <w:t>ings size.</w:t>
      </w:r>
      <w:r w:rsidR="00950E0B">
        <w:rPr>
          <w:rFonts w:eastAsiaTheme="minorEastAsia"/>
        </w:rPr>
        <w:t xml:space="preserve"> Position embeddings are then added to the images patches</w:t>
      </w:r>
      <w:r w:rsidR="00125D82">
        <w:rPr>
          <w:rFonts w:eastAsiaTheme="minorEastAsia"/>
        </w:rPr>
        <w:t>, which</w:t>
      </w:r>
      <w:r w:rsidR="0055684C">
        <w:rPr>
          <w:rFonts w:eastAsiaTheme="minorEastAsia"/>
        </w:rPr>
        <w:t xml:space="preserve"> form the input to </w:t>
      </w:r>
      <w:r w:rsidR="00B74D93">
        <w:rPr>
          <w:rFonts w:eastAsiaTheme="minorEastAsia"/>
        </w:rPr>
        <w:t xml:space="preserve">twelve </w:t>
      </w:r>
      <w:r w:rsidR="003C204C">
        <w:rPr>
          <w:rFonts w:eastAsiaTheme="minorEastAsia"/>
        </w:rPr>
        <w:t xml:space="preserve">layers of </w:t>
      </w:r>
      <w:r w:rsidR="00B74D93">
        <w:rPr>
          <w:rFonts w:eastAsiaTheme="minorEastAsia"/>
        </w:rPr>
        <w:t>identical transformer encoder</w:t>
      </w:r>
      <w:r w:rsidR="001065EE">
        <w:rPr>
          <w:rFonts w:eastAsiaTheme="minorEastAsia"/>
        </w:rPr>
        <w:t>s</w:t>
      </w:r>
      <w:r w:rsidR="0055684C">
        <w:rPr>
          <w:rFonts w:eastAsiaTheme="minorEastAsia"/>
        </w:rPr>
        <w:t>.</w:t>
      </w:r>
      <w:r w:rsidR="00527EA4">
        <w:rPr>
          <w:rFonts w:eastAsiaTheme="minorEastAsia"/>
        </w:rPr>
        <w:t xml:space="preserve"> The </w:t>
      </w:r>
      <w:r w:rsidR="003C204C">
        <w:rPr>
          <w:rFonts w:eastAsiaTheme="minorEastAsia"/>
        </w:rPr>
        <w:t xml:space="preserve">output of the last </w:t>
      </w:r>
      <w:r w:rsidR="00AA1727">
        <w:rPr>
          <w:rFonts w:eastAsiaTheme="minorEastAsia"/>
        </w:rPr>
        <w:t xml:space="preserve">encoder </w:t>
      </w:r>
      <w:r w:rsidR="003C204C">
        <w:rPr>
          <w:rFonts w:eastAsiaTheme="minorEastAsia"/>
        </w:rPr>
        <w:t xml:space="preserve">layer </w:t>
      </w:r>
      <w:r w:rsidR="00AA1727">
        <w:rPr>
          <w:rFonts w:eastAsiaTheme="minorEastAsia"/>
        </w:rPr>
        <w:t>goes to four</w:t>
      </w:r>
      <w:r w:rsidR="003C01FE">
        <w:rPr>
          <w:rFonts w:eastAsiaTheme="minorEastAsia"/>
        </w:rPr>
        <w:t xml:space="preserve"> </w:t>
      </w:r>
      <w:r w:rsidR="00AA1727">
        <w:rPr>
          <w:rFonts w:eastAsiaTheme="minorEastAsia"/>
        </w:rPr>
        <w:t xml:space="preserve">layers </w:t>
      </w:r>
      <w:r w:rsidR="003C01FE">
        <w:rPr>
          <w:rFonts w:eastAsiaTheme="minorEastAsia"/>
        </w:rPr>
        <w:t>of identical transformer decoders</w:t>
      </w:r>
      <w:r w:rsidR="00691A62">
        <w:rPr>
          <w:rFonts w:eastAsiaTheme="minorEastAsia"/>
        </w:rPr>
        <w:t>.</w:t>
      </w:r>
      <w:r w:rsidR="001905B9">
        <w:rPr>
          <w:rFonts w:eastAsiaTheme="minorEastAsia"/>
        </w:rPr>
        <w:t xml:space="preserve"> </w:t>
      </w:r>
      <w:r w:rsidR="004F6734">
        <w:rPr>
          <w:rFonts w:eastAsiaTheme="minorEastAsia"/>
        </w:rPr>
        <w:t xml:space="preserve">The decoder </w:t>
      </w:r>
      <w:r w:rsidR="00C83B51">
        <w:rPr>
          <w:rFonts w:eastAsiaTheme="minorEastAsia"/>
        </w:rPr>
        <w:t>also takes</w:t>
      </w:r>
      <w:r w:rsidR="004F6734">
        <w:rPr>
          <w:rFonts w:eastAsiaTheme="minorEastAsia"/>
        </w:rPr>
        <w:t xml:space="preserve"> </w:t>
      </w:r>
      <w:r w:rsidR="001B1926">
        <w:rPr>
          <w:rFonts w:eastAsiaTheme="minorEastAsia"/>
        </w:rPr>
        <w:t xml:space="preserve">words with </w:t>
      </w:r>
      <w:r w:rsidR="001B1926" w:rsidRPr="001B1926">
        <w:rPr>
          <w:rFonts w:eastAsiaTheme="minorEastAsia"/>
        </w:rPr>
        <w:t>sinusoid positional embedding</w:t>
      </w:r>
      <w:r w:rsidR="00C83B51">
        <w:rPr>
          <w:rFonts w:eastAsiaTheme="minorEastAsia"/>
        </w:rPr>
        <w:t>.</w:t>
      </w:r>
    </w:p>
    <w:p w14:paraId="73F41FDC" w14:textId="1B1D168D" w:rsidR="00E62CF2" w:rsidRDefault="00253B25" w:rsidP="00A20868">
      <w:pPr>
        <w:spacing w:line="400" w:lineRule="exact"/>
        <w:rPr>
          <w:rFonts w:eastAsiaTheme="minorEastAsia"/>
        </w:rPr>
      </w:pPr>
      <w:r>
        <w:rPr>
          <w:rFonts w:eastAsiaTheme="minorEastAsia"/>
        </w:rPr>
        <w:lastRenderedPageBreak/>
        <w:t xml:space="preserve">The </w:t>
      </w:r>
      <w:r w:rsidR="004738F3">
        <w:rPr>
          <w:rFonts w:eastAsiaTheme="minorEastAsia"/>
        </w:rPr>
        <w:t>pre-trained ViT weights initialize the CPTR encoder</w:t>
      </w:r>
      <w:r w:rsidR="006327B9">
        <w:rPr>
          <w:rFonts w:eastAsiaTheme="minorEastAsia"/>
        </w:rPr>
        <w:t xml:space="preserve"> </w:t>
      </w:r>
      <w:r w:rsidR="006327B9">
        <w:fldChar w:fldCharType="begin"/>
      </w:r>
      <w:r w:rsidR="00C343A3">
        <w:instrText xml:space="preserve"> ADDIN ZOTERO_ITEM CSL_CITATION {"citationID":"n9r8TSsO","properties":{"formattedCitation":"[5]","plainCitation":"[5]","noteIndex":0},"citationItems":[{"id":611,"uris":["http://zotero.org/users/local/wZJhmR7k/items/YZAX2LTY"],"uri":["http://zotero.org/users/local/wZJhmR7k/items/YZAX2LTY"],"itemData":{"id":611,"type":"article-journal","multi":{"main":{},"_keys":{}},"abstract":"In this paper, we consider the image captioning task from a new sequence-to-sequence prediction perspective and propose CaPtion TransformeR (CPTR) which takes the sequentialized raw images as the input to Transformer. Compared to the “CNN+Transformer” design paradigm, our model can model global context at every encoder layer from the beginning and is totally convolution-free. Extensive experiments demonstrate the effectiveness of the proposed model and we surpass the conventional “CNN+Transformer” methods on the MSCOCO dataset. Besides, we provide detailed visualizations of the self-attention between patches in the encoder and the “words-to-patches” attention in the decoder thanks to the full Transformer architecture.","container-title":"arXiv:2101.10804 [cs]","language":"en","note":"arXiv: 2101.10804","source":"arXiv.org","title":"CPTR: Full Transformer Network for Image Captioning","title-short":"CPTR","URL":"http://arxiv.org/abs/2101.10804","author":[{"family":"Liu","given":"Wei","multi":{"_key":{}}},{"family":"Chen","given":"Sihan","multi":{"_key":{}}},{"family":"Guo","given":"Longteng","multi":{"_key":{}}},{"family":"Zhu","given":"Xinxin","multi":{"_key":{}}},{"family":"Liu","given":"Jing","multi":{"_key":{}}}],"accessed":{"date-parts":[["2021",9,20]]},"issued":{"date-parts":[["2021",1,27]]},"seeAlso":[],"citation-key":"liuCPTRFullTransformer2021"}}],"schema":"https://github.com/citation-style-language/schema/raw/master/csl-citation.json"} </w:instrText>
      </w:r>
      <w:r w:rsidR="006327B9">
        <w:fldChar w:fldCharType="separate"/>
      </w:r>
      <w:r w:rsidR="006327B9" w:rsidRPr="00F06468">
        <w:t>[5]</w:t>
      </w:r>
      <w:r w:rsidR="006327B9">
        <w:fldChar w:fldCharType="end"/>
      </w:r>
      <w:r w:rsidR="004738F3">
        <w:rPr>
          <w:rFonts w:eastAsiaTheme="minorEastAsia"/>
        </w:rPr>
        <w:t>.</w:t>
      </w:r>
      <w:r w:rsidR="009643BD">
        <w:rPr>
          <w:rFonts w:eastAsiaTheme="minorEastAsia"/>
        </w:rPr>
        <w:t xml:space="preserve"> I </w:t>
      </w:r>
      <w:r w:rsidR="000347B9">
        <w:rPr>
          <w:rFonts w:eastAsiaTheme="minorEastAsia"/>
        </w:rPr>
        <w:t>omi</w:t>
      </w:r>
      <w:r w:rsidR="005535B7">
        <w:rPr>
          <w:rFonts w:eastAsiaTheme="minorEastAsia"/>
        </w:rPr>
        <w:t>t</w:t>
      </w:r>
      <w:r w:rsidR="000347B9">
        <w:rPr>
          <w:rFonts w:eastAsiaTheme="minorEastAsia"/>
        </w:rPr>
        <w:t>t</w:t>
      </w:r>
      <w:r w:rsidR="004E40BD">
        <w:rPr>
          <w:rFonts w:eastAsiaTheme="minorEastAsia"/>
        </w:rPr>
        <w:t>ed</w:t>
      </w:r>
      <w:r w:rsidR="000347B9">
        <w:rPr>
          <w:rFonts w:eastAsiaTheme="minorEastAsia"/>
        </w:rPr>
        <w:t xml:space="preserve"> </w:t>
      </w:r>
      <w:r w:rsidR="00E242C8">
        <w:rPr>
          <w:rFonts w:eastAsiaTheme="minorEastAsia"/>
        </w:rPr>
        <w:t xml:space="preserve">the </w:t>
      </w:r>
      <w:r w:rsidR="00A9360C">
        <w:rPr>
          <w:rFonts w:eastAsiaTheme="minorEastAsia"/>
        </w:rPr>
        <w:t xml:space="preserve">initialization </w:t>
      </w:r>
      <w:r w:rsidR="007B031C">
        <w:rPr>
          <w:rFonts w:eastAsiaTheme="minorEastAsia"/>
        </w:rPr>
        <w:t xml:space="preserve">and </w:t>
      </w:r>
      <w:r w:rsidR="006C0C29">
        <w:rPr>
          <w:rFonts w:eastAsiaTheme="minorEastAsia"/>
        </w:rPr>
        <w:t>image positional embeddings</w:t>
      </w:r>
      <w:r w:rsidR="005535B7">
        <w:rPr>
          <w:rFonts w:eastAsiaTheme="minorEastAsia"/>
        </w:rPr>
        <w:t>, adding an image embedding module to the image patcher</w:t>
      </w:r>
      <w:r w:rsidR="00A9360C">
        <w:rPr>
          <w:rFonts w:eastAsiaTheme="minorEastAsia"/>
        </w:rPr>
        <w:t xml:space="preserve"> using </w:t>
      </w:r>
      <w:r w:rsidR="005535B7">
        <w:rPr>
          <w:rFonts w:eastAsiaTheme="minorEastAsia"/>
        </w:rPr>
        <w:t xml:space="preserve">the </w:t>
      </w:r>
      <w:r w:rsidR="006C0C29">
        <w:rPr>
          <w:rFonts w:eastAsiaTheme="minorEastAsia"/>
        </w:rPr>
        <w:t xml:space="preserve">features map </w:t>
      </w:r>
      <w:r w:rsidR="00B172B7">
        <w:rPr>
          <w:rFonts w:eastAsiaTheme="minorEastAsia"/>
        </w:rPr>
        <w:t xml:space="preserve">extracted </w:t>
      </w:r>
      <w:r w:rsidR="006C0C29">
        <w:rPr>
          <w:rFonts w:eastAsiaTheme="minorEastAsia"/>
        </w:rPr>
        <w:t xml:space="preserve">from </w:t>
      </w:r>
      <w:r w:rsidR="005535B7">
        <w:rPr>
          <w:rFonts w:eastAsiaTheme="minorEastAsia"/>
        </w:rPr>
        <w:t xml:space="preserve">the </w:t>
      </w:r>
      <w:r w:rsidR="006C0C29">
        <w:rPr>
          <w:rFonts w:eastAsiaTheme="minorEastAsia"/>
        </w:rPr>
        <w:t>Resnet101</w:t>
      </w:r>
      <w:r w:rsidR="00C343A3">
        <w:rPr>
          <w:rFonts w:eastAsiaTheme="minorEastAsia"/>
        </w:rPr>
        <w:t xml:space="preserve"> network </w:t>
      </w:r>
      <w:r w:rsidR="00C343A3">
        <w:rPr>
          <w:rFonts w:eastAsiaTheme="minorEastAsia"/>
        </w:rPr>
        <w:fldChar w:fldCharType="begin"/>
      </w:r>
      <w:r w:rsidR="00C343A3">
        <w:rPr>
          <w:rFonts w:eastAsiaTheme="minorEastAsia"/>
        </w:rPr>
        <w:instrText xml:space="preserve"> ADDIN ZOTERO_ITEM CSL_CITATION {"citationID":"ck0Y0tES","properties":{"formattedCitation":"[6]","plainCitation":"[6]","noteIndex":0},"citationItems":[{"id":1136,"uris":["http://zotero.org/users/local/wZJhmR7k/items/UVDKSMLJ"],"uri":["http://zotero.org/users/local/wZJhmR7k/items/UVDKSMLJ"],"itemData":{"id":1136,"type":"article-journal","multi":{"main":{},"_keys":{}},"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container-title":"arXiv:1512.03385 [cs]","note":"arXiv: 1512.03385","source":"arXiv.org","title":"Deep Residual Learning for Image Recognition","URL":"http://arxiv.org/abs/1512.03385","author":[{"family":"He","given":"Kaiming","multi":{"_key":{}}},{"family":"Zhang","given":"Xiangyu","multi":{"_key":{}}},{"family":"Ren","given":"Shaoqing","multi":{"_key":{}}},{"family":"Sun","given":"Jian","multi":{"_key":{}}}],"accessed":{"date-parts":[["2022",3,6]]},"issued":{"date-parts":[["2015",10,12]]},"seeAlso":[],"citation-key":"heDeepResidualLearning2015"}}],"schema":"https://github.com/citation-style-language/schema/raw/master/csl-citation.json"} </w:instrText>
      </w:r>
      <w:r w:rsidR="00C343A3">
        <w:rPr>
          <w:rFonts w:eastAsiaTheme="minorEastAsia"/>
        </w:rPr>
        <w:fldChar w:fldCharType="separate"/>
      </w:r>
      <w:r w:rsidR="00C343A3" w:rsidRPr="00C343A3">
        <w:rPr>
          <w:rFonts w:ascii="Arial" w:hAnsi="Arial" w:cs="Arial"/>
        </w:rPr>
        <w:t>[6]</w:t>
      </w:r>
      <w:r w:rsidR="00C343A3">
        <w:rPr>
          <w:rFonts w:eastAsiaTheme="minorEastAsia"/>
        </w:rPr>
        <w:fldChar w:fldCharType="end"/>
      </w:r>
      <w:r w:rsidR="00C343A3">
        <w:rPr>
          <w:rFonts w:eastAsiaTheme="minorEastAsia"/>
        </w:rPr>
        <w:t>.</w:t>
      </w:r>
      <w:r w:rsidR="00A70F02">
        <w:rPr>
          <w:rFonts w:eastAsiaTheme="minorEastAsia"/>
        </w:rPr>
        <w:t xml:space="preserve"> The number of encoder layers is reduced to </w:t>
      </w:r>
      <w:r w:rsidR="005816EA">
        <w:rPr>
          <w:rFonts w:eastAsiaTheme="minorEastAsia"/>
        </w:rPr>
        <w:t xml:space="preserve">two. </w:t>
      </w:r>
      <w:r w:rsidR="00B60BDB">
        <w:rPr>
          <w:rFonts w:eastAsiaTheme="minorEastAsia"/>
        </w:rPr>
        <w:t>For Resenet</w:t>
      </w:r>
      <w:r w:rsidR="000528DB">
        <w:rPr>
          <w:rFonts w:eastAsiaTheme="minorEastAsia"/>
        </w:rPr>
        <w:t>101</w:t>
      </w:r>
      <w:r w:rsidR="00AC1653">
        <w:rPr>
          <w:rFonts w:eastAsiaTheme="minorEastAsia"/>
        </w:rPr>
        <w:t xml:space="preserve"> </w:t>
      </w:r>
      <w:r w:rsidR="00AC1653">
        <w:rPr>
          <w:rFonts w:eastAsiaTheme="minorEastAsia"/>
        </w:rPr>
        <w:fldChar w:fldCharType="begin"/>
      </w:r>
      <w:r w:rsidR="0047244E">
        <w:rPr>
          <w:rFonts w:eastAsiaTheme="minorEastAsia"/>
        </w:rPr>
        <w:instrText xml:space="preserve"> ADDIN ZOTERO_ITEM CSL_CITATION {"citationID":"i6wNabtu","properties":{"formattedCitation":"[6]","plainCitation":"[6]","noteIndex":0},"citationItems":[{"id":1136,"uris":["http://zotero.org/users/local/wZJhmR7k/items/UVDKSMLJ"],"uri":["http://zotero.org/users/local/wZJhmR7k/items/UVDKSMLJ"],"itemData":{"id":1136,"type":"article-journal","multi":{"main":{},"_keys":{}},"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container-title":"arXiv:1512.03385 [cs]","note":"arXiv: 1512.03385","source":"arXiv.org","title":"Deep Residual Learning for Image Recognition","URL":"http://arxiv.org/abs/1512.03385","author":[{"family":"He","given":"Kaiming","multi":{"_key":{}}},{"family":"Zhang","given":"Xiangyu","multi":{"_key":{}}},{"family":"Ren","given":"Shaoqing","multi":{"_key":{}}},{"family":"Sun","given":"Jian","multi":{"_key":{}}}],"accessed":{"date-parts":[["2022",3,6]]},"issued":{"date-parts":[["2015",10,12]]},"seeAlso":[],"citation-key":"heDeepResidualLearning2015"}}],"schema":"https://github.com/citation-style-language/schema/raw/master/csl-citation.json"} </w:instrText>
      </w:r>
      <w:r w:rsidR="00AC1653">
        <w:rPr>
          <w:rFonts w:eastAsiaTheme="minorEastAsia"/>
        </w:rPr>
        <w:fldChar w:fldCharType="separate"/>
      </w:r>
      <w:r w:rsidR="00AC1653" w:rsidRPr="00C343A3">
        <w:rPr>
          <w:rFonts w:ascii="Arial" w:hAnsi="Arial" w:cs="Arial"/>
        </w:rPr>
        <w:t>[6]</w:t>
      </w:r>
      <w:r w:rsidR="00AC1653">
        <w:rPr>
          <w:rFonts w:eastAsiaTheme="minorEastAsia"/>
        </w:rPr>
        <w:fldChar w:fldCharType="end"/>
      </w:r>
      <w:r w:rsidR="000528DB">
        <w:rPr>
          <w:rFonts w:eastAsiaTheme="minorEastAsia"/>
        </w:rPr>
        <w:t>, I deleted the last two layers a</w:t>
      </w:r>
      <w:r w:rsidR="00F15736">
        <w:rPr>
          <w:rFonts w:eastAsiaTheme="minorEastAsia"/>
        </w:rPr>
        <w:t>nd</w:t>
      </w:r>
      <w:r w:rsidR="000528DB">
        <w:rPr>
          <w:rFonts w:eastAsiaTheme="minorEastAsia"/>
        </w:rPr>
        <w:t xml:space="preserve"> the </w:t>
      </w:r>
      <w:r w:rsidR="00F15736">
        <w:rPr>
          <w:rFonts w:eastAsiaTheme="minorEastAsia"/>
        </w:rPr>
        <w:t xml:space="preserve">last </w:t>
      </w:r>
      <w:r w:rsidR="000528DB">
        <w:rPr>
          <w:rFonts w:eastAsiaTheme="minorEastAsia"/>
        </w:rPr>
        <w:t>softmax layer used for image classification.</w:t>
      </w:r>
    </w:p>
    <w:p w14:paraId="4BE28B20" w14:textId="50FFC5A8" w:rsidR="00AC3C6C" w:rsidRDefault="00047D2B" w:rsidP="00354BC2">
      <w:pPr>
        <w:spacing w:line="400" w:lineRule="exact"/>
        <w:rPr>
          <w:rFonts w:eastAsiaTheme="minorEastAsia"/>
        </w:rPr>
      </w:pPr>
      <w:r>
        <w:rPr>
          <w:noProof/>
        </w:rPr>
        <mc:AlternateContent>
          <mc:Choice Requires="wps">
            <w:drawing>
              <wp:anchor distT="0" distB="0" distL="114300" distR="114300" simplePos="0" relativeHeight="251663360" behindDoc="0" locked="0" layoutInCell="1" allowOverlap="1" wp14:anchorId="3FB25F75" wp14:editId="77B42E43">
                <wp:simplePos x="0" y="0"/>
                <wp:positionH relativeFrom="column">
                  <wp:posOffset>-1905</wp:posOffset>
                </wp:positionH>
                <wp:positionV relativeFrom="paragraph">
                  <wp:posOffset>1852930</wp:posOffset>
                </wp:positionV>
                <wp:extent cx="575945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0CBD6DC" w14:textId="6EBE42FE" w:rsidR="00047D2B" w:rsidRPr="00047D2B" w:rsidRDefault="00047D2B" w:rsidP="00047D2B">
                            <w:pPr>
                              <w:pStyle w:val="Caption"/>
                              <w:jc w:val="center"/>
                              <w:rPr>
                                <w:i w:val="0"/>
                                <w:iCs w:val="0"/>
                                <w:noProof/>
                                <w:lang w:val="ar-SA"/>
                              </w:rPr>
                            </w:pPr>
                            <w:bookmarkStart w:id="2" w:name="_Ref98698019"/>
                            <w:r w:rsidRPr="00047D2B">
                              <w:rPr>
                                <w:i w:val="0"/>
                                <w:iCs w:val="0"/>
                              </w:rPr>
                              <w:t xml:space="preserve">Figure </w:t>
                            </w:r>
                            <w:r w:rsidRPr="00047D2B">
                              <w:rPr>
                                <w:i w:val="0"/>
                                <w:iCs w:val="0"/>
                              </w:rPr>
                              <w:fldChar w:fldCharType="begin"/>
                            </w:r>
                            <w:r w:rsidRPr="00047D2B">
                              <w:rPr>
                                <w:i w:val="0"/>
                                <w:iCs w:val="0"/>
                              </w:rPr>
                              <w:instrText xml:space="preserve"> SEQ Figure \* ARABIC </w:instrText>
                            </w:r>
                            <w:r w:rsidRPr="00047D2B">
                              <w:rPr>
                                <w:i w:val="0"/>
                                <w:iCs w:val="0"/>
                              </w:rPr>
                              <w:fldChar w:fldCharType="separate"/>
                            </w:r>
                            <w:r w:rsidR="000262B1">
                              <w:rPr>
                                <w:i w:val="0"/>
                                <w:iCs w:val="0"/>
                                <w:noProof/>
                              </w:rPr>
                              <w:t>2</w:t>
                            </w:r>
                            <w:r w:rsidRPr="00047D2B">
                              <w:rPr>
                                <w:i w:val="0"/>
                                <w:iCs w:val="0"/>
                              </w:rPr>
                              <w:fldChar w:fldCharType="end"/>
                            </w:r>
                            <w:bookmarkEnd w:id="2"/>
                            <w:r w:rsidRPr="00047D2B">
                              <w:rPr>
                                <w:i w:val="0"/>
                                <w:iCs w:val="0"/>
                              </w:rPr>
                              <w:t>: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B25F75" id="Text Box 4" o:spid="_x0000_s1027" type="#_x0000_t202" style="position:absolute;left:0;text-align:left;margin-left:-.15pt;margin-top:145.9pt;width:45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" stroked="f">
                <v:textbox style="mso-fit-shape-to-text:t" inset="0,0,0,0">
                  <w:txbxContent>
                    <w:p w14:paraId="20CBD6DC" w14:textId="6EBE42FE" w:rsidR="00047D2B" w:rsidRPr="00047D2B" w:rsidRDefault="00047D2B" w:rsidP="00047D2B">
                      <w:pPr>
                        <w:pStyle w:val="Caption"/>
                        <w:jc w:val="center"/>
                        <w:rPr>
                          <w:i w:val="0"/>
                          <w:iCs w:val="0"/>
                          <w:noProof/>
                          <w:lang w:val="ar-SA"/>
                        </w:rPr>
                      </w:pPr>
                      <w:bookmarkStart w:id="3" w:name="_Ref98698019"/>
                      <w:r w:rsidRPr="00047D2B">
                        <w:rPr>
                          <w:i w:val="0"/>
                          <w:iCs w:val="0"/>
                        </w:rPr>
                        <w:t xml:space="preserve">Figure </w:t>
                      </w:r>
                      <w:r w:rsidRPr="00047D2B">
                        <w:rPr>
                          <w:i w:val="0"/>
                          <w:iCs w:val="0"/>
                        </w:rPr>
                        <w:fldChar w:fldCharType="begin"/>
                      </w:r>
                      <w:r w:rsidRPr="00047D2B">
                        <w:rPr>
                          <w:i w:val="0"/>
                          <w:iCs w:val="0"/>
                        </w:rPr>
                        <w:instrText xml:space="preserve"> SEQ Figure \* ARABIC </w:instrText>
                      </w:r>
                      <w:r w:rsidRPr="00047D2B">
                        <w:rPr>
                          <w:i w:val="0"/>
                          <w:iCs w:val="0"/>
                        </w:rPr>
                        <w:fldChar w:fldCharType="separate"/>
                      </w:r>
                      <w:r w:rsidR="000262B1">
                        <w:rPr>
                          <w:i w:val="0"/>
                          <w:iCs w:val="0"/>
                          <w:noProof/>
                        </w:rPr>
                        <w:t>2</w:t>
                      </w:r>
                      <w:r w:rsidRPr="00047D2B">
                        <w:rPr>
                          <w:i w:val="0"/>
                          <w:iCs w:val="0"/>
                        </w:rPr>
                        <w:fldChar w:fldCharType="end"/>
                      </w:r>
                      <w:bookmarkEnd w:id="3"/>
                      <w:r w:rsidRPr="00047D2B">
                        <w:rPr>
                          <w:i w:val="0"/>
                          <w:iCs w:val="0"/>
                        </w:rPr>
                        <w:t>: Model Architecture</w:t>
                      </w:r>
                    </w:p>
                  </w:txbxContent>
                </v:textbox>
                <w10:wrap type="topAndBottom"/>
              </v:shape>
            </w:pict>
          </mc:Fallback>
        </mc:AlternateContent>
      </w:r>
      <w:r w:rsidR="00AC6DD3">
        <w:rPr>
          <w:rFonts w:eastAsiaTheme="minorEastAsia"/>
          <w:noProof/>
          <w:rtl/>
          <w:lang w:val="ar-SA"/>
        </w:rPr>
        <w:drawing>
          <wp:anchor distT="107950" distB="107950" distL="114300" distR="114300" simplePos="0" relativeHeight="251661312" behindDoc="0" locked="0" layoutInCell="1" allowOverlap="1" wp14:anchorId="3DF73FBC" wp14:editId="2E89291E">
            <wp:simplePos x="0" y="0"/>
            <wp:positionH relativeFrom="column">
              <wp:posOffset>-1905</wp:posOffset>
            </wp:positionH>
            <wp:positionV relativeFrom="paragraph">
              <wp:posOffset>1128758</wp:posOffset>
            </wp:positionV>
            <wp:extent cx="5759450" cy="66738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759450" cy="667385"/>
                    </a:xfrm>
                    <a:prstGeom prst="rect">
                      <a:avLst/>
                    </a:prstGeom>
                  </pic:spPr>
                </pic:pic>
              </a:graphicData>
            </a:graphic>
            <wp14:sizeRelH relativeFrom="margin">
              <wp14:pctWidth>0</wp14:pctWidth>
            </wp14:sizeRelH>
            <wp14:sizeRelV relativeFrom="margin">
              <wp14:pctHeight>0</wp14:pctHeight>
            </wp14:sizeRelV>
          </wp:anchor>
        </w:drawing>
      </w:r>
      <w:r w:rsidR="00AA7CF8">
        <w:rPr>
          <w:rFonts w:eastAsiaTheme="minorEastAsia"/>
        </w:rPr>
        <w:t>Another</w:t>
      </w:r>
      <w:r w:rsidR="002E572E">
        <w:rPr>
          <w:rFonts w:eastAsiaTheme="minorEastAsia"/>
        </w:rPr>
        <w:t xml:space="preserve"> </w:t>
      </w:r>
      <w:r w:rsidR="00AA7CF8">
        <w:rPr>
          <w:rFonts w:eastAsiaTheme="minorEastAsia"/>
        </w:rPr>
        <w:t>modification take</w:t>
      </w:r>
      <w:r w:rsidR="00145253">
        <w:rPr>
          <w:rFonts w:eastAsiaTheme="minorEastAsia"/>
        </w:rPr>
        <w:t>s</w:t>
      </w:r>
      <w:r w:rsidR="00AA7CF8">
        <w:rPr>
          <w:rFonts w:eastAsiaTheme="minorEastAsia"/>
        </w:rPr>
        <w:t xml:space="preserve"> place at the encoder side. </w:t>
      </w:r>
      <w:r w:rsidR="002020C7">
        <w:rPr>
          <w:rFonts w:eastAsiaTheme="minorEastAsia"/>
        </w:rPr>
        <w:t xml:space="preserve">The </w:t>
      </w:r>
      <w:r w:rsidR="00F77B75">
        <w:t xml:space="preserve">feedforward network consists of two </w:t>
      </w:r>
      <w:r w:rsidR="00787F70">
        <w:t xml:space="preserve">convolution layers with </w:t>
      </w:r>
      <w:r w:rsidR="00354BC2">
        <w:t>a RELU activation functio</w:t>
      </w:r>
      <w:r w:rsidR="00787F70">
        <w:t>n</w:t>
      </w:r>
      <w:r w:rsidR="00C36D45">
        <w:t xml:space="preserve"> in between</w:t>
      </w:r>
      <w:r w:rsidR="00787F70">
        <w:t xml:space="preserve">. </w:t>
      </w:r>
      <w:r w:rsidR="00FB7C8A">
        <w:t>T</w:t>
      </w:r>
      <w:r w:rsidR="00C36D45">
        <w:t>he encoder side deals sole</w:t>
      </w:r>
      <w:r w:rsidR="00FB7C8A">
        <w:t>l</w:t>
      </w:r>
      <w:r w:rsidR="00C36D45">
        <w:t>y with the image part</w:t>
      </w:r>
      <w:r w:rsidR="00546FF1">
        <w:t>,</w:t>
      </w:r>
      <w:r w:rsidR="001312A5">
        <w:t xml:space="preserve"> where </w:t>
      </w:r>
      <w:r w:rsidR="00B851E1">
        <w:t xml:space="preserve">it is beneficial to exploit </w:t>
      </w:r>
      <w:r w:rsidR="001312A5">
        <w:t xml:space="preserve">the </w:t>
      </w:r>
      <w:r w:rsidR="00D664A4">
        <w:rPr>
          <w:rStyle w:val="q-box"/>
        </w:rPr>
        <w:t>relative position of the features</w:t>
      </w:r>
      <w:r w:rsidR="003230BB">
        <w:rPr>
          <w:rStyle w:val="q-box"/>
        </w:rPr>
        <w:t xml:space="preserve"> we have</w:t>
      </w:r>
      <w:r w:rsidR="00D664A4">
        <w:rPr>
          <w:rStyle w:val="q-box"/>
        </w:rPr>
        <w:t>.</w:t>
      </w:r>
      <w:r w:rsidR="00C36D45">
        <w:t xml:space="preserve"> </w:t>
      </w:r>
      <w:r w:rsidR="00AC3C6C">
        <w:rPr>
          <w:rFonts w:eastAsiaTheme="minorEastAsia"/>
        </w:rPr>
        <w:t xml:space="preserve">Refer to </w:t>
      </w:r>
      <w:r w:rsidR="00B01D51">
        <w:rPr>
          <w:rFonts w:eastAsiaTheme="minorEastAsia"/>
        </w:rPr>
        <w:fldChar w:fldCharType="begin"/>
      </w:r>
      <w:r w:rsidR="00B01D51">
        <w:rPr>
          <w:rFonts w:eastAsiaTheme="minorEastAsia"/>
        </w:rPr>
        <w:instrText xml:space="preserve"> REF _Ref98698019 \h </w:instrText>
      </w:r>
      <w:r w:rsidR="00B01D51">
        <w:rPr>
          <w:rFonts w:eastAsiaTheme="minorEastAsia"/>
        </w:rPr>
      </w:r>
      <w:r w:rsidR="00B01D51">
        <w:rPr>
          <w:rFonts w:eastAsiaTheme="minorEastAsia"/>
        </w:rPr>
        <w:fldChar w:fldCharType="separate"/>
      </w:r>
      <w:r w:rsidR="00697674" w:rsidRPr="00047D2B">
        <w:rPr>
          <w:i/>
          <w:iCs/>
        </w:rPr>
        <w:t xml:space="preserve">Figure </w:t>
      </w:r>
      <w:r w:rsidR="00697674">
        <w:rPr>
          <w:i/>
          <w:iCs/>
          <w:noProof/>
        </w:rPr>
        <w:t>2</w:t>
      </w:r>
      <w:r w:rsidR="00B01D51">
        <w:rPr>
          <w:rFonts w:eastAsiaTheme="minorEastAsia"/>
        </w:rPr>
        <w:fldChar w:fldCharType="end"/>
      </w:r>
      <w:r w:rsidR="00B01D51">
        <w:rPr>
          <w:rFonts w:eastAsiaTheme="minorEastAsia"/>
        </w:rPr>
        <w:t xml:space="preserve"> </w:t>
      </w:r>
      <w:r w:rsidR="00AC3C6C">
        <w:rPr>
          <w:rFonts w:eastAsiaTheme="minorEastAsia"/>
        </w:rPr>
        <w:t>for the model architecture.</w:t>
      </w:r>
    </w:p>
    <w:p w14:paraId="16D5219E" w14:textId="77205590" w:rsidR="004E40BD" w:rsidRDefault="00BC26F5" w:rsidP="00273943">
      <w:pPr>
        <w:pStyle w:val="Heading1"/>
        <w:rPr>
          <w:rFonts w:eastAsiaTheme="minorEastAsia"/>
        </w:rPr>
      </w:pPr>
      <w:r>
        <w:rPr>
          <w:rFonts w:eastAsiaTheme="minorEastAsia"/>
        </w:rPr>
        <w:t>Dataset</w:t>
      </w:r>
    </w:p>
    <w:p w14:paraId="7EA65611" w14:textId="3732A6FF" w:rsidR="00591813" w:rsidRDefault="005A35B3" w:rsidP="0077658C">
      <w:pPr>
        <w:spacing w:line="400" w:lineRule="exact"/>
      </w:pPr>
      <w:r w:rsidRPr="005A35B3">
        <w:t xml:space="preserve">The dataset that I used is MS COCO </w:t>
      </w:r>
      <w:r w:rsidR="00901109">
        <w:fldChar w:fldCharType="begin"/>
      </w:r>
      <w:r w:rsidR="00901109">
        <w:instrText xml:space="preserve"> ADDIN ZOTERO_ITEM CSL_CITATION {"citationID":"PeIbZXez","properties":{"formattedCitation":"[7]","plainCitation":"[7]","noteIndex":0},"citationItems":[{"id":1146,"uris":["http://zotero.org/users/local/wZJhmR7k/items/FXKD6QF3"],"uri":["http://zotero.org/users/local/wZJhmR7k/items/FXKD6QF3"],"itemData":{"id":1146,"type":"article-journal","multi":{"main":{},"_keys":{}},"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ntainer-title":"arXiv:1405.0312 [cs]","note":"arXiv: 1405.0312\nversion: 3","source":"arXiv.org","title":"Microsoft COCO: Common Objects in Context","title-short":"Microsoft COCO","URL":"http://arxiv.org/abs/1405.0312","author":[{"family":"Lin","given":"Tsung-Yi","multi":{"_key":{}}},{"family":"Maire","given":"Michael","multi":{"_key":{}}},{"family":"Belongie","given":"Serge","multi":{"_key":{}}},{"family":"Bourdev","given":"Lubomir","multi":{"_key":{}}},{"family":"Girshick","given":"Ross","multi":{"_key":{}}},{"family":"Hays","given":"James","multi":{"_key":{}}},{"family":"Perona","given":"Pietro","multi":{"_key":{}}},{"family":"Ramanan","given":"Deva","multi":{"_key":{}}},{"family":"Zitnick","given":"C. Lawrence","multi":{"_key":{}}},{"family":"Dollár","given":"Piotr","multi":{"_key":{}}}],"accessed":{"date-parts":[["2022",3,7]]},"issued":{"date-parts":[["2015",2,20]]},"seeAlso":[],"citation-key":"linMicrosoftCOCOCommon2015"}}],"schema":"https://github.com/citation-style-language/schema/raw/master/csl-citation.json"} </w:instrText>
      </w:r>
      <w:r w:rsidR="00901109">
        <w:fldChar w:fldCharType="separate"/>
      </w:r>
      <w:r w:rsidR="00901109" w:rsidRPr="0077658C">
        <w:rPr>
          <w:rFonts w:ascii="Arial" w:hAnsi="Arial" w:cs="Arial"/>
        </w:rPr>
        <w:t>[7]</w:t>
      </w:r>
      <w:r w:rsidR="00901109">
        <w:fldChar w:fldCharType="end"/>
      </w:r>
      <w:r w:rsidR="00901109">
        <w:t xml:space="preserve"> </w:t>
      </w:r>
      <w:r w:rsidRPr="005A35B3">
        <w:t>2017</w:t>
      </w:r>
      <w:r w:rsidR="00653EDD">
        <w:t>,</w:t>
      </w:r>
      <w:r w:rsidR="008B3FD7">
        <w:t xml:space="preserve"> </w:t>
      </w:r>
      <w:r w:rsidR="00591813">
        <w:t>pu</w:t>
      </w:r>
      <w:r w:rsidR="00653EDD">
        <w:t>b</w:t>
      </w:r>
      <w:r w:rsidR="00591813">
        <w:t>lished by Microsoft</w:t>
      </w:r>
      <w:r w:rsidR="00901109">
        <w:t>.</w:t>
      </w:r>
      <w:r w:rsidR="00591813">
        <w:t xml:space="preserve"> </w:t>
      </w:r>
      <w:r w:rsidR="00804F5F">
        <w:t xml:space="preserve">It </w:t>
      </w:r>
      <w:r w:rsidR="00591813" w:rsidRPr="00591813">
        <w:t>is a large-scale object</w:t>
      </w:r>
      <w:r w:rsidR="00162CA1">
        <w:t xml:space="preserve"> and keypoint</w:t>
      </w:r>
      <w:r w:rsidR="00591813" w:rsidRPr="00591813">
        <w:t xml:space="preserve"> detection, segmentation, and captioning dataset</w:t>
      </w:r>
      <w:r w:rsidR="002A6EE6">
        <w:t>.</w:t>
      </w:r>
      <w:r w:rsidR="003A3ADF">
        <w:t xml:space="preserve"> COCO </w:t>
      </w:r>
      <w:r w:rsidR="000625D6">
        <w:t xml:space="preserve">is </w:t>
      </w:r>
      <w:r w:rsidR="00653EDD">
        <w:t xml:space="preserve">often </w:t>
      </w:r>
      <w:r w:rsidR="000625D6">
        <w:t xml:space="preserve">used to benchmark </w:t>
      </w:r>
      <w:r w:rsidR="00653EDD">
        <w:t>models</w:t>
      </w:r>
      <w:r w:rsidR="003A33D2">
        <w:t>/algorithms</w:t>
      </w:r>
      <w:r w:rsidR="000625D6">
        <w:t xml:space="preserve"> </w:t>
      </w:r>
      <w:r w:rsidR="0099046C">
        <w:t>related to</w:t>
      </w:r>
      <w:r w:rsidR="000625D6">
        <w:t xml:space="preserve"> </w:t>
      </w:r>
      <w:r w:rsidR="00653EDD">
        <w:t>visual scenes</w:t>
      </w:r>
      <w:r w:rsidR="0099046C" w:rsidRPr="0099046C">
        <w:t xml:space="preserve"> </w:t>
      </w:r>
      <w:r w:rsidR="0099046C">
        <w:t>understanding</w:t>
      </w:r>
      <w:r w:rsidR="00653EDD">
        <w:t>.</w:t>
      </w:r>
    </w:p>
    <w:p w14:paraId="2F4E57D4" w14:textId="2D963E3B" w:rsidR="005D64EF" w:rsidRDefault="0026785D" w:rsidP="0077658C">
      <w:pPr>
        <w:spacing w:line="400" w:lineRule="exact"/>
      </w:pPr>
      <w:r>
        <w:t xml:space="preserve">I </w:t>
      </w:r>
      <w:r w:rsidR="00B9517D">
        <w:t>redivided</w:t>
      </w:r>
      <w:r>
        <w:t xml:space="preserve"> the train and validation splits </w:t>
      </w:r>
      <w:r w:rsidR="00B9517D">
        <w:t>in</w:t>
      </w:r>
      <w:r>
        <w:t xml:space="preserve">to </w:t>
      </w:r>
      <w:r w:rsidR="001E1BCC">
        <w:t>three</w:t>
      </w:r>
      <w:r w:rsidR="00DD7C84">
        <w:t>,</w:t>
      </w:r>
      <w:r w:rsidR="001E1BCC">
        <w:t xml:space="preserve"> training, validation</w:t>
      </w:r>
      <w:r w:rsidR="002650C2">
        <w:t>,</w:t>
      </w:r>
      <w:r w:rsidR="001E1BCC">
        <w:t xml:space="preserve"> and test</w:t>
      </w:r>
      <w:r w:rsidR="00346FE8">
        <w:t xml:space="preserve"> splits</w:t>
      </w:r>
      <w:r w:rsidR="00DD7C84">
        <w:t>;</w:t>
      </w:r>
      <w:r w:rsidR="006C429C">
        <w:t xml:space="preserve"> each </w:t>
      </w:r>
      <w:r w:rsidR="002650C2">
        <w:t xml:space="preserve">contains 86300, 18494, and 18493 images. </w:t>
      </w:r>
      <w:r w:rsidR="004F2C83">
        <w:t>In the dataset, e</w:t>
      </w:r>
      <w:r w:rsidR="002650C2">
        <w:t xml:space="preserve">ach image has five </w:t>
      </w:r>
      <w:r w:rsidR="004F2C83">
        <w:t xml:space="preserve">or more </w:t>
      </w:r>
      <w:r w:rsidR="002650C2">
        <w:t>captions.</w:t>
      </w:r>
      <w:r w:rsidR="00614B23">
        <w:t xml:space="preserve"> </w:t>
      </w:r>
      <w:r w:rsidR="00A23418">
        <w:t xml:space="preserve">Five random captions are selected during dataset preparation if more than five are available. </w:t>
      </w:r>
      <w:r w:rsidR="008B296D">
        <w:t xml:space="preserve">Also, </w:t>
      </w:r>
      <w:r w:rsidR="00614B23">
        <w:t xml:space="preserve">I </w:t>
      </w:r>
      <w:r w:rsidR="00461EB1">
        <w:t>negl</w:t>
      </w:r>
      <w:r w:rsidR="00D44B96">
        <w:t>e</w:t>
      </w:r>
      <w:r w:rsidR="00461EB1">
        <w:t>ct</w:t>
      </w:r>
      <w:r w:rsidR="00614B23" w:rsidRPr="00614B23">
        <w:t xml:space="preserve"> the words which occur less than </w:t>
      </w:r>
      <w:r w:rsidR="00397E37">
        <w:t>three</w:t>
      </w:r>
      <w:r w:rsidR="00614B23" w:rsidRPr="00614B23">
        <w:t xml:space="preserve"> times</w:t>
      </w:r>
      <w:r w:rsidR="00332B2D">
        <w:t xml:space="preserve"> and replace </w:t>
      </w:r>
      <w:r w:rsidR="003247A9">
        <w:t xml:space="preserve">them </w:t>
      </w:r>
      <w:r w:rsidR="00332B2D">
        <w:t xml:space="preserve">with </w:t>
      </w:r>
      <w:r w:rsidR="003247A9">
        <w:t xml:space="preserve">the </w:t>
      </w:r>
      <w:r w:rsidR="00CD1165">
        <w:t>"</w:t>
      </w:r>
      <w:r w:rsidR="00332B2D">
        <w:t>UNKOWN</w:t>
      </w:r>
      <w:r w:rsidR="00CD1165">
        <w:t>"</w:t>
      </w:r>
      <w:r w:rsidR="00332B2D">
        <w:t xml:space="preserve"> special token</w:t>
      </w:r>
      <w:r w:rsidR="008B296D">
        <w:t xml:space="preserve">. </w:t>
      </w:r>
      <w:r w:rsidR="00332B2D">
        <w:t>Other s</w:t>
      </w:r>
      <w:r w:rsidR="008B296D">
        <w:t>pecial token</w:t>
      </w:r>
      <w:r w:rsidR="00332B2D">
        <w:t>s</w:t>
      </w:r>
      <w:r w:rsidR="008B296D">
        <w:t xml:space="preserve"> are used</w:t>
      </w:r>
      <w:r w:rsidR="009759AB">
        <w:t xml:space="preserve">: </w:t>
      </w:r>
      <w:r w:rsidR="003247A9">
        <w:t xml:space="preserve">the </w:t>
      </w:r>
      <w:r w:rsidR="00CD1165">
        <w:t>"</w:t>
      </w:r>
      <w:r w:rsidR="001C537A">
        <w:t xml:space="preserve">start of </w:t>
      </w:r>
      <w:r w:rsidR="00332B2D">
        <w:t xml:space="preserve">the </w:t>
      </w:r>
      <w:r w:rsidR="001C537A">
        <w:t>sentence</w:t>
      </w:r>
      <w:r w:rsidR="00CD1165">
        <w:t>"</w:t>
      </w:r>
      <w:r w:rsidR="00332B2D">
        <w:t>,</w:t>
      </w:r>
      <w:r w:rsidR="003247A9">
        <w:t xml:space="preserve"> the</w:t>
      </w:r>
      <w:r w:rsidR="00332B2D">
        <w:t xml:space="preserve"> </w:t>
      </w:r>
      <w:r w:rsidR="00CD1165">
        <w:t>"</w:t>
      </w:r>
      <w:r w:rsidR="00326866">
        <w:t>end</w:t>
      </w:r>
      <w:r w:rsidR="00A669F5">
        <w:t xml:space="preserve"> of </w:t>
      </w:r>
      <w:r w:rsidR="00332B2D">
        <w:t xml:space="preserve">the </w:t>
      </w:r>
      <w:r w:rsidR="00A669F5">
        <w:t>sen</w:t>
      </w:r>
      <w:r w:rsidR="001C537A">
        <w:t>ten</w:t>
      </w:r>
      <w:r w:rsidR="00A669F5">
        <w:t>ce</w:t>
      </w:r>
      <w:r w:rsidR="00CD1165">
        <w:t>"</w:t>
      </w:r>
      <w:r w:rsidR="003247A9">
        <w:t>,</w:t>
      </w:r>
      <w:r w:rsidR="00332B2D">
        <w:t xml:space="preserve"> and </w:t>
      </w:r>
      <w:r w:rsidR="003247A9">
        <w:t xml:space="preserve">the </w:t>
      </w:r>
      <w:r w:rsidR="00CD1165">
        <w:t>"</w:t>
      </w:r>
      <w:r w:rsidR="00332B2D">
        <w:t>pad</w:t>
      </w:r>
      <w:r w:rsidR="00CD1165">
        <w:t>"</w:t>
      </w:r>
      <w:r w:rsidR="00332B2D">
        <w:t xml:space="preserve"> tokens</w:t>
      </w:r>
      <w:r w:rsidR="00A669F5">
        <w:t>.</w:t>
      </w:r>
    </w:p>
    <w:p w14:paraId="6043F97D" w14:textId="1A3EAF96" w:rsidR="00A20868" w:rsidRDefault="00A20868" w:rsidP="00273943">
      <w:pPr>
        <w:pStyle w:val="Heading1"/>
      </w:pPr>
      <w:r>
        <w:t>Training</w:t>
      </w:r>
    </w:p>
    <w:p w14:paraId="76268817" w14:textId="75331E08" w:rsidR="00A654F1" w:rsidRDefault="00A305B9" w:rsidP="00331515">
      <w:r>
        <w:t xml:space="preserve">The transformer </w:t>
      </w:r>
      <w:r w:rsidR="0097552E">
        <w:t xml:space="preserve">decoder </w:t>
      </w:r>
      <w:r w:rsidR="007C24FF">
        <w:t xml:space="preserve">output goes to </w:t>
      </w:r>
      <w:r w:rsidR="00011D2F">
        <w:t xml:space="preserve">one </w:t>
      </w:r>
      <w:r w:rsidR="009A65AF">
        <w:t>fully connected layer</w:t>
      </w:r>
      <w:r w:rsidR="001A3328">
        <w:t>,</w:t>
      </w:r>
      <w:r w:rsidR="009A65AF">
        <w:t xml:space="preserve"> </w:t>
      </w:r>
      <w:r w:rsidR="001A3328">
        <w:t>which</w:t>
      </w:r>
      <w:r w:rsidR="009A65AF">
        <w:t xml:space="preserve"> provides</w:t>
      </w:r>
      <w:r w:rsidR="0082182E">
        <w:t xml:space="preserve"> </w:t>
      </w:r>
      <w:r w:rsidR="00EA7685">
        <w:t>–</w:t>
      </w:r>
      <w:r w:rsidR="0082182E">
        <w:t>given the previous token</w:t>
      </w:r>
      <w:r w:rsidR="00EA7685">
        <w:t>–</w:t>
      </w:r>
      <w:r w:rsidR="009A65AF">
        <w:t xml:space="preserve"> a probability distribution</w:t>
      </w:r>
      <w:r w:rsidR="00213315">
        <w:t xml:space="preserve"> (</w:t>
      </w:r>
      <m:oMath>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oMath>
      <w:r w:rsidR="002C0903">
        <w:rPr>
          <w:rFonts w:eastAsiaTheme="minorEastAsia"/>
        </w:rPr>
        <w:t>, k is vocabulary size</w:t>
      </w:r>
      <w:r w:rsidR="00213315">
        <w:t>)</w:t>
      </w:r>
      <w:r w:rsidR="009A65AF">
        <w:t xml:space="preserve"> </w:t>
      </w:r>
      <w:r w:rsidR="00FC1797">
        <w:t>for each token in the sequence</w:t>
      </w:r>
      <w:r w:rsidR="00115F8A">
        <w:t>.</w:t>
      </w:r>
    </w:p>
    <w:p w14:paraId="5173270C" w14:textId="36EA075E" w:rsidR="008A1339" w:rsidRDefault="00D44B96" w:rsidP="00331515">
      <w:r>
        <w:t xml:space="preserve">I </w:t>
      </w:r>
      <w:r w:rsidR="00C53148">
        <w:t>trained</w:t>
      </w:r>
      <w:r>
        <w:t xml:space="preserve"> the </w:t>
      </w:r>
      <w:r w:rsidR="00C53148">
        <w:t xml:space="preserve">model using </w:t>
      </w:r>
      <w:r>
        <w:t xml:space="preserve">cross-entropy loss </w:t>
      </w:r>
      <w:r w:rsidR="00C53148">
        <w:t>given</w:t>
      </w:r>
      <w:r>
        <w:t xml:space="preserve"> </w:t>
      </w:r>
      <w:r w:rsidR="00804D92">
        <w:t xml:space="preserve">the </w:t>
      </w:r>
      <w:r w:rsidR="00804D92" w:rsidRPr="00804D92">
        <w:t>target ground truth</w:t>
      </w:r>
      <w:r w:rsidR="0083672D">
        <w:t xml:space="preserve"> </w:t>
      </w:r>
      <w:r w:rsidR="00856EDA">
        <w:t>(</w:t>
      </w:r>
      <m:oMath>
        <m:sSub>
          <m:sSubPr>
            <m:ctrlPr>
              <w:rPr>
                <w:rFonts w:ascii="Cambria Math" w:hAnsi="Cambria Math"/>
                <w:i/>
              </w:rPr>
            </m:ctrlPr>
          </m:sSubPr>
          <m:e>
            <m:r>
              <w:rPr>
                <w:rFonts w:ascii="Cambria Math" w:hAnsi="Cambria Math"/>
              </w:rPr>
              <m:t>y</m:t>
            </m:r>
          </m:e>
          <m:sub>
            <m:r>
              <w:rPr>
                <w:rFonts w:ascii="Cambria Math" w:hAnsi="Cambria Math"/>
              </w:rPr>
              <m:t>1:T</m:t>
            </m:r>
          </m:sub>
        </m:sSub>
      </m:oMath>
      <w:r w:rsidR="00856EDA">
        <w:t>)</w:t>
      </w:r>
      <w:r w:rsidR="00F76015">
        <w:rPr>
          <w:rFonts w:eastAsiaTheme="minorEastAsia"/>
        </w:rPr>
        <w:t xml:space="preserve"> </w:t>
      </w:r>
      <w:r w:rsidR="00E81072">
        <w:rPr>
          <w:rFonts w:eastAsiaTheme="minorEastAsia"/>
        </w:rPr>
        <w:t xml:space="preserve">where </w:t>
      </w:r>
      <m:oMath>
        <m:r>
          <w:rPr>
            <w:rFonts w:ascii="Cambria Math" w:eastAsiaTheme="minorEastAsia" w:hAnsi="Cambria Math"/>
          </w:rPr>
          <m:t>T</m:t>
        </m:r>
      </m:oMath>
      <w:r w:rsidR="00E81072">
        <w:rPr>
          <w:rFonts w:eastAsiaTheme="minorEastAsia"/>
        </w:rPr>
        <w:t xml:space="preserve"> is </w:t>
      </w:r>
      <w:r w:rsidR="00DE19CF">
        <w:rPr>
          <w:rFonts w:eastAsiaTheme="minorEastAsia"/>
        </w:rPr>
        <w:t xml:space="preserve">the </w:t>
      </w:r>
      <w:r w:rsidR="00E81072">
        <w:rPr>
          <w:rFonts w:eastAsiaTheme="minorEastAsia"/>
        </w:rPr>
        <w:t xml:space="preserve">length of </w:t>
      </w:r>
      <w:r w:rsidR="00DE19CF">
        <w:rPr>
          <w:rFonts w:eastAsiaTheme="minorEastAsia"/>
        </w:rPr>
        <w:t>the sequence</w:t>
      </w:r>
      <w:r w:rsidR="00DB2012">
        <w:rPr>
          <w:rFonts w:eastAsiaTheme="minorEastAsia"/>
        </w:rPr>
        <w:t xml:space="preserve">. Also, </w:t>
      </w:r>
      <w:r w:rsidR="00C02FA8">
        <w:rPr>
          <w:rFonts w:eastAsiaTheme="minorEastAsia"/>
        </w:rPr>
        <w:t xml:space="preserve">I add </w:t>
      </w:r>
      <w:r w:rsidR="00D8134B">
        <w:rPr>
          <w:rFonts w:eastAsiaTheme="minorEastAsia"/>
        </w:rPr>
        <w:t xml:space="preserve">the </w:t>
      </w:r>
      <w:r w:rsidR="00C02FA8" w:rsidRPr="0092098A">
        <w:rPr>
          <w:rFonts w:eastAsiaTheme="minorEastAsia"/>
        </w:rPr>
        <w:t>doubly stochastic attention</w:t>
      </w:r>
      <w:r w:rsidR="00C02FA8">
        <w:rPr>
          <w:rFonts w:eastAsiaTheme="minorEastAsia"/>
        </w:rPr>
        <w:t xml:space="preserve"> </w:t>
      </w:r>
      <w:r w:rsidR="003C7870" w:rsidRPr="003C7870">
        <w:rPr>
          <w:rFonts w:eastAsiaTheme="minorEastAsia"/>
        </w:rPr>
        <w:t>regularization</w:t>
      </w:r>
      <w:r w:rsidR="00331515">
        <w:rPr>
          <w:rFonts w:eastAsiaTheme="minorEastAsia"/>
        </w:rPr>
        <w:t xml:space="preserve"> </w:t>
      </w:r>
      <w:r w:rsidR="00331515">
        <w:rPr>
          <w:rFonts w:eastAsiaTheme="minorEastAsia"/>
        </w:rPr>
        <w:fldChar w:fldCharType="begin"/>
      </w:r>
      <w:r w:rsidR="00331515">
        <w:rPr>
          <w:rFonts w:eastAsiaTheme="minorEastAsia"/>
        </w:rPr>
        <w:instrText xml:space="preserve"> ADDIN ZOTERO_ITEM CSL_CITATION {"citationID":"1yzF5wHr","properties":{"formattedCitation":"[8]","plainCitation":"[8]","noteIndex":0},"citationItems":[{"id":1151,"uris":["http://zotero.org/users/local/wZJhmR7k/items/ULUMXLJR"],"uri":["http://zotero.org/users/local/wZJhmR7k/items/ULUMXLJR"],"itemData":{"id":1151,"type":"article-journal","multi":{"main":{},"_keys":{}},"abstract":"Inspired by recent work in machine translation and object detection, we introduce an attention based model that automatically learns to describe the content of images. We describe how we can train this model in a deterministic manner using standard backpropagation techniques and stochastically by maximizing a variational lower bound. We also show through visualization how the model is able to automatically learn to fix its gaze on salient objects while generating the corresponding words in the output sequence. We validate the use of attention with state-of-the-art performance on three benchmark datasets: Flickr8k, Flickr30k and MS COCO.","container-title":"arXiv:1502.03044 [cs]","note":"arXiv: 1502.03044\nversion: 3","source":"arXiv.org","title":"Show, Attend and Tell: Neural Image Caption Generation with Visual Attention","title-short":"Show, Attend and Tell","URL":"http://arxiv.org/abs/1502.03044","author":[{"family":"Xu","given":"Kelvin","multi":{"_key":{}}},{"family":"Ba","given":"Jimmy","multi":{"_key":{}}},{"family":"Kiros","given":"Ryan","multi":{"_key":{}}},{"family":"Cho","given":"Kyunghyun","multi":{"_key":{}}},{"family":"Courville","given":"Aaron","multi":{"_key":{}}},{"family":"Salakhutdinov","given":"Ruslan","multi":{"_key":{}}},{"family":"Zemel","given":"Richard","multi":{"_key":{}}},{"family":"Bengio","given":"Yoshua","multi":{"_key":{}}}],"accessed":{"date-parts":[["2022",3,7]]},"issued":{"date-parts":[["2016",4,19]]},"seeAlso":[],"citation-key":"xuShowAttendTell2016"}}],"schema":"https://github.com/citation-style-language/schema/raw/master/csl-citation.json"} </w:instrText>
      </w:r>
      <w:r w:rsidR="00331515">
        <w:rPr>
          <w:rFonts w:eastAsiaTheme="minorEastAsia"/>
        </w:rPr>
        <w:fldChar w:fldCharType="separate"/>
      </w:r>
      <w:r w:rsidR="00331515" w:rsidRPr="00331515">
        <w:rPr>
          <w:rFonts w:ascii="Arial" w:hAnsi="Arial" w:cs="Arial"/>
        </w:rPr>
        <w:t>[8]</w:t>
      </w:r>
      <w:r w:rsidR="00331515">
        <w:rPr>
          <w:rFonts w:eastAsiaTheme="minorEastAsia"/>
        </w:rPr>
        <w:fldChar w:fldCharType="end"/>
      </w:r>
      <w:r w:rsidR="003C7870">
        <w:rPr>
          <w:rFonts w:eastAsiaTheme="minorEastAsia"/>
        </w:rPr>
        <w:t xml:space="preserve"> </w:t>
      </w:r>
      <w:r w:rsidR="00C02FA8">
        <w:rPr>
          <w:rFonts w:eastAsiaTheme="minorEastAsia"/>
        </w:rPr>
        <w:t xml:space="preserve">to the cross-entropy </w:t>
      </w:r>
      <w:r w:rsidR="003C7870">
        <w:rPr>
          <w:rFonts w:eastAsiaTheme="minorEastAsia"/>
        </w:rPr>
        <w:t>loss to p</w:t>
      </w:r>
      <w:r w:rsidR="00754132">
        <w:rPr>
          <w:rFonts w:eastAsiaTheme="minorEastAsia"/>
        </w:rPr>
        <w:t>e</w:t>
      </w:r>
      <w:r w:rsidR="003C7870">
        <w:rPr>
          <w:rFonts w:eastAsiaTheme="minorEastAsia"/>
        </w:rPr>
        <w:t xml:space="preserve">nalize </w:t>
      </w:r>
      <w:r w:rsidR="00754132">
        <w:rPr>
          <w:rFonts w:eastAsiaTheme="minorEastAsia"/>
        </w:rPr>
        <w:t xml:space="preserve">high weights in </w:t>
      </w:r>
      <w:r w:rsidR="0096161A">
        <w:rPr>
          <w:rFonts w:eastAsiaTheme="minorEastAsia"/>
        </w:rPr>
        <w:t xml:space="preserve">the </w:t>
      </w:r>
      <w:r w:rsidR="00754132">
        <w:rPr>
          <w:rFonts w:eastAsiaTheme="minorEastAsia"/>
        </w:rPr>
        <w:t>encoder-decoder attention</w:t>
      </w:r>
      <w:r w:rsidR="00CB58A0">
        <w:rPr>
          <w:rFonts w:eastAsiaTheme="minorEastAsia"/>
        </w:rPr>
        <w:t xml:space="preserve">. </w:t>
      </w:r>
      <w:r w:rsidR="0096161A">
        <w:rPr>
          <w:rFonts w:eastAsiaTheme="minorEastAsia"/>
        </w:rPr>
        <w:t>This</w:t>
      </w:r>
      <w:r w:rsidR="00A70FE9">
        <w:rPr>
          <w:rFonts w:eastAsiaTheme="minorEastAsia"/>
        </w:rPr>
        <w:t xml:space="preserve"> term </w:t>
      </w:r>
      <w:r w:rsidR="00AA0283">
        <w:rPr>
          <w:rFonts w:eastAsiaTheme="minorEastAsia"/>
        </w:rPr>
        <w:t>encourage</w:t>
      </w:r>
      <w:r w:rsidR="00A70FE9">
        <w:rPr>
          <w:rFonts w:eastAsiaTheme="minorEastAsia"/>
        </w:rPr>
        <w:t>s</w:t>
      </w:r>
      <w:r w:rsidR="00AA0283">
        <w:rPr>
          <w:rFonts w:eastAsiaTheme="minorEastAsia"/>
        </w:rPr>
        <w:t xml:space="preserve"> the summation of attention weights across the sequence</w:t>
      </w:r>
      <w:r w:rsidR="00A70FE9">
        <w:rPr>
          <w:rFonts w:eastAsiaTheme="minorEastAsia"/>
        </w:rPr>
        <w:t xml:space="preserve"> to be</w:t>
      </w:r>
      <w:r w:rsidR="00AA0283">
        <w:rPr>
          <w:rFonts w:eastAsiaTheme="minorEastAsia"/>
        </w:rPr>
        <w:t xml:space="preserve"> </w:t>
      </w:r>
      <w:r w:rsidR="00985BCC">
        <w:t>approximatively equal</w:t>
      </w:r>
      <w:r w:rsidR="00AA0283">
        <w:t xml:space="preserve"> to one. </w:t>
      </w:r>
      <w:r w:rsidR="00DF41EF">
        <w:t xml:space="preserve">By doing so, </w:t>
      </w:r>
      <w:r w:rsidR="005E525D">
        <w:t xml:space="preserve">the model will not </w:t>
      </w:r>
      <w:r w:rsidR="00225762">
        <w:t xml:space="preserve">concentrate on specific parts in the image </w:t>
      </w:r>
      <w:r w:rsidR="00804B13">
        <w:t xml:space="preserve">when </w:t>
      </w:r>
      <w:r w:rsidR="00804B13">
        <w:lastRenderedPageBreak/>
        <w:t xml:space="preserve">generating </w:t>
      </w:r>
      <w:r w:rsidR="00424E80">
        <w:t xml:space="preserve">a caption. </w:t>
      </w:r>
      <w:r w:rsidR="00966935">
        <w:t>Instead,</w:t>
      </w:r>
      <w:r w:rsidR="00424E80">
        <w:t xml:space="preserve"> </w:t>
      </w:r>
      <w:r w:rsidR="0086782E">
        <w:t>it will look all over the image</w:t>
      </w:r>
      <w:r w:rsidR="00966935">
        <w:t>, leading</w:t>
      </w:r>
      <w:r w:rsidR="0086782E">
        <w:t xml:space="preserve"> to a richer </w:t>
      </w:r>
      <w:r w:rsidR="00966935">
        <w:t>and more descriptive text</w:t>
      </w:r>
      <w:r w:rsidR="00853E5D">
        <w:t xml:space="preserve"> </w:t>
      </w:r>
      <w:r w:rsidR="00853E5D">
        <w:rPr>
          <w:rFonts w:eastAsiaTheme="minorEastAsia"/>
        </w:rPr>
        <w:fldChar w:fldCharType="begin"/>
      </w:r>
      <w:r w:rsidR="0047244E">
        <w:rPr>
          <w:rFonts w:eastAsiaTheme="minorEastAsia"/>
        </w:rPr>
        <w:instrText xml:space="preserve"> ADDIN ZOTERO_ITEM CSL_CITATION {"citationID":"kHjcwJOS","properties":{"formattedCitation":"[8]","plainCitation":"[8]","noteIndex":0},"citationItems":[{"id":1151,"uris":["http://zotero.org/users/local/wZJhmR7k/items/ULUMXLJR"],"uri":["http://zotero.org/users/local/wZJhmR7k/items/ULUMXLJR"],"itemData":{"id":1151,"type":"article-journal","multi":{"main":{},"_keys":{}},"abstract":"Inspired by recent work in machine translation and object detection, we introduce an attention based model that automatically learns to describe the content of images. We describe how we can train this model in a deterministic manner using standard backpropagation techniques and stochastically by maximizing a variational lower bound. We also show through visualization how the model is able to automatically learn to fix its gaze on salient objects while generating the corresponding words in the output sequence. We validate the use of attention with state-of-the-art performance on three benchmark datasets: Flickr8k, Flickr30k and MS COCO.","container-title":"arXiv:1502.03044 [cs]","note":"arXiv: 1502.03044\nversion: 3","source":"arXiv.org","title":"Show, Attend and Tell: Neural Image Caption Generation with Visual Attention","title-short":"Show, Attend and Tell","URL":"http://arxiv.org/abs/1502.03044","author":[{"family":"Xu","given":"Kelvin","multi":{"_key":{}}},{"family":"Ba","given":"Jimmy","multi":{"_key":{}}},{"family":"Kiros","given":"Ryan","multi":{"_key":{}}},{"family":"Cho","given":"Kyunghyun","multi":{"_key":{}}},{"family":"Courville","given":"Aaron","multi":{"_key":{}}},{"family":"Salakhutdinov","given":"Ruslan","multi":{"_key":{}}},{"family":"Zemel","given":"Richard","multi":{"_key":{}}},{"family":"Bengio","given":"Yoshua","multi":{"_key":{}}}],"accessed":{"date-parts":[["2022",3,7]]},"issued":{"date-parts":[["2016",4,19]]},"seeAlso":[],"citation-key":"xuShowAttendTell2016"}}],"schema":"https://github.com/citation-style-language/schema/raw/master/csl-citation.json"} </w:instrText>
      </w:r>
      <w:r w:rsidR="00853E5D">
        <w:rPr>
          <w:rFonts w:eastAsiaTheme="minorEastAsia"/>
        </w:rPr>
        <w:fldChar w:fldCharType="separate"/>
      </w:r>
      <w:r w:rsidR="00853E5D" w:rsidRPr="00331515">
        <w:rPr>
          <w:rFonts w:ascii="Arial" w:hAnsi="Arial" w:cs="Arial"/>
        </w:rPr>
        <w:t>[8]</w:t>
      </w:r>
      <w:r w:rsidR="00853E5D">
        <w:rPr>
          <w:rFonts w:eastAsiaTheme="minorEastAsia"/>
        </w:rPr>
        <w:fldChar w:fldCharType="end"/>
      </w:r>
      <w:r w:rsidR="00966935">
        <w:t>.</w:t>
      </w:r>
    </w:p>
    <w:p w14:paraId="3B54AA3C" w14:textId="31778697" w:rsidR="00A20868" w:rsidRDefault="00A70FE9" w:rsidP="00331515">
      <w:r>
        <w:t>The loss function</w:t>
      </w:r>
      <w:r w:rsidR="005A1D3D">
        <w:t xml:space="preserve"> is defined as:</w:t>
      </w:r>
      <w:r>
        <w:t xml:space="preserve"> </w:t>
      </w:r>
    </w:p>
    <w:p w14:paraId="49B0C4A3" w14:textId="7C020745" w:rsidR="00A70FE9" w:rsidRDefault="00910475" w:rsidP="00331515">
      <w:pPr>
        <w:rPr>
          <w:rFonts w:eastAsiaTheme="minorEastAsia"/>
        </w:rPr>
      </w:pPr>
      <m:oMathPara>
        <m:oMath>
          <m:r>
            <w:rPr>
              <w:rFonts w:ascii="Cambria Math" w:eastAsiaTheme="minorEastAsia" w:hAnsi="Cambria Math"/>
            </w:rPr>
            <m:t>L=-</m:t>
          </m:r>
          <m:nary>
            <m:naryPr>
              <m:chr m:val="∑"/>
              <m:limLoc m:val="undOvr"/>
              <m:ctrlPr>
                <w:rPr>
                  <w:rFonts w:ascii="Cambria Math" w:eastAsiaTheme="minorEastAsia" w:hAnsi="Cambria Math"/>
                  <w:i/>
                </w:rPr>
              </m:ctrlPr>
            </m:naryPr>
            <m:sub>
              <m:r>
                <w:rPr>
                  <w:rFonts w:ascii="Cambria Math" w:eastAsiaTheme="minorEastAsia" w:hAnsi="Cambria Math"/>
                </w:rPr>
                <m:t>c=1</m:t>
              </m:r>
            </m:sub>
            <m:sup>
              <m:r>
                <w:rPr>
                  <w:rFonts w:ascii="Cambria Math" w:eastAsiaTheme="minorEastAsia" w:hAnsi="Cambria Math"/>
                </w:rPr>
                <m:t>T</m:t>
              </m:r>
            </m:sup>
            <m:e>
              <m:r>
                <w:rPr>
                  <w:rFonts w:ascii="Cambria Math" w:eastAsiaTheme="minorEastAsia" w:hAnsi="Cambria Math"/>
                </w:rPr>
                <m:t>log</m:t>
              </m:r>
              <m:d>
                <m:dPr>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e>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1</m:t>
                          </m:r>
                        </m:sub>
                      </m:sSub>
                    </m:e>
                  </m:d>
                </m:e>
              </m:d>
              <m:r>
                <w:rPr>
                  <w:rFonts w:ascii="Cambria Math" w:eastAsiaTheme="minorEastAsia" w:hAnsi="Cambria Math"/>
                </w:rPr>
                <m:t xml:space="preserve"> + </m:t>
              </m:r>
              <m:nary>
                <m:naryPr>
                  <m:chr m:val="∑"/>
                  <m:limLoc m:val="undOvr"/>
                  <m:ctrlPr>
                    <w:rPr>
                      <w:rFonts w:ascii="Cambria Math" w:eastAsiaTheme="minorEastAsia" w:hAnsi="Cambria Math"/>
                      <w:i/>
                    </w:rPr>
                  </m:ctrlPr>
                </m:naryPr>
                <m:sub>
                  <m:r>
                    <w:rPr>
                      <w:rFonts w:ascii="Cambria Math" w:eastAsiaTheme="minorEastAsia" w:hAnsi="Cambria Math"/>
                    </w:rPr>
                    <m:t>l=1</m:t>
                  </m:r>
                </m:sub>
                <m:sup>
                  <m:r>
                    <w:rPr>
                      <w:rFonts w:ascii="Cambria Math" w:eastAsiaTheme="minorEastAsia" w:hAnsi="Cambria Math"/>
                    </w:rPr>
                    <m:t>L</m:t>
                  </m:r>
                </m:sup>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L</m:t>
                      </m:r>
                    </m:den>
                  </m:f>
                  <m:d>
                    <m:dPr>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d=1</m:t>
                          </m:r>
                        </m:sub>
                        <m:sup>
                          <m:r>
                            <w:rPr>
                              <w:rFonts w:ascii="Cambria Math" w:eastAsiaTheme="minorEastAsia" w:hAnsi="Cambria Math"/>
                            </w:rPr>
                            <m:t>D</m:t>
                          </m:r>
                        </m:sup>
                        <m:e>
                          <m:nary>
                            <m:naryPr>
                              <m:chr m:val="∑"/>
                              <m:limLoc m:val="undOvr"/>
                              <m:ctrlPr>
                                <w:rPr>
                                  <w:rFonts w:ascii="Cambria Math" w:eastAsiaTheme="minorEastAsia" w:hAnsi="Cambria Math"/>
                                  <w:i/>
                                </w:rPr>
                              </m:ctrlPr>
                            </m:naryPr>
                            <m:sub>
                              <m:r>
                                <w:rPr>
                                  <w:rFonts w:ascii="Cambria Math" w:eastAsiaTheme="minorEastAsia" w:hAnsi="Cambria Math"/>
                                </w:rPr>
                                <m:t>i=1</m:t>
                              </m:r>
                            </m:sub>
                            <m:sup>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2</m:t>
                                  </m:r>
                                </m:sup>
                              </m:sSup>
                            </m:sup>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nary>
                                        <m:naryPr>
                                          <m:chr m:val="∑"/>
                                          <m:limLoc m:val="undOvr"/>
                                          <m:ctrlPr>
                                            <w:rPr>
                                              <w:rFonts w:ascii="Cambria Math" w:eastAsiaTheme="minorEastAsia" w:hAnsi="Cambria Math"/>
                                              <w:i/>
                                            </w:rPr>
                                          </m:ctrlPr>
                                        </m:naryPr>
                                        <m:sub>
                                          <m:r>
                                            <w:rPr>
                                              <w:rFonts w:ascii="Cambria Math" w:eastAsiaTheme="minorEastAsia" w:hAnsi="Cambria Math"/>
                                            </w:rPr>
                                            <m:t>c=1</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idl</m:t>
                                              </m:r>
                                            </m:sub>
                                          </m:sSub>
                                        </m:e>
                                      </m:nary>
                                    </m:e>
                                  </m:d>
                                </m:e>
                                <m:sup>
                                  <m:r>
                                    <w:rPr>
                                      <w:rFonts w:ascii="Cambria Math" w:eastAsiaTheme="minorEastAsia" w:hAnsi="Cambria Math"/>
                                    </w:rPr>
                                    <m:t>2</m:t>
                                  </m:r>
                                </m:sup>
                              </m:sSup>
                            </m:e>
                          </m:nary>
                        </m:e>
                      </m:nary>
                    </m:e>
                  </m:d>
                </m:e>
              </m:nary>
            </m:e>
          </m:nary>
        </m:oMath>
      </m:oMathPara>
    </w:p>
    <w:p w14:paraId="6912F11D" w14:textId="6172DD22" w:rsidR="00F15736" w:rsidRDefault="005A1D3D" w:rsidP="00042A13">
      <w:r>
        <w:t>w</w:t>
      </w:r>
      <w:r w:rsidR="005F42D2">
        <w:t xml:space="preserve">here </w:t>
      </w:r>
      <m:oMath>
        <m:r>
          <w:rPr>
            <w:rFonts w:ascii="Cambria Math" w:hAnsi="Cambria Math"/>
          </w:rPr>
          <m:t>D</m:t>
        </m:r>
      </m:oMath>
      <w:r w:rsidR="005F42D2">
        <w:t xml:space="preserve"> is the number of heads and </w:t>
      </w:r>
      <m:oMath>
        <m:r>
          <w:rPr>
            <w:rFonts w:ascii="Cambria Math" w:hAnsi="Cambria Math"/>
          </w:rPr>
          <m:t>L</m:t>
        </m:r>
      </m:oMath>
      <w:r w:rsidR="005F42D2">
        <w:t xml:space="preserve"> is the number of layers.</w:t>
      </w:r>
      <w:r w:rsidR="00C4231F">
        <w:t xml:space="preserve"> </w:t>
      </w:r>
    </w:p>
    <w:p w14:paraId="1A13DD12" w14:textId="40193B49" w:rsidR="00E00F33" w:rsidRPr="002A0184" w:rsidRDefault="00C4231F" w:rsidP="00042A13">
      <w:r>
        <w:t>I used Adam optimizer</w:t>
      </w:r>
      <w:r w:rsidR="00F23D1C">
        <w:t>,</w:t>
      </w:r>
      <w:r>
        <w:t xml:space="preserve"> </w:t>
      </w:r>
      <w:r w:rsidR="001126E0">
        <w:t>with</w:t>
      </w:r>
      <w:r>
        <w:t xml:space="preserve"> </w:t>
      </w:r>
      <w:r w:rsidR="001126E0">
        <w:t xml:space="preserve">a </w:t>
      </w:r>
      <w:r>
        <w:t xml:space="preserve">batch size </w:t>
      </w:r>
      <w:r w:rsidR="001126E0">
        <w:t>of</w:t>
      </w:r>
      <w:r>
        <w:t xml:space="preserve"> </w:t>
      </w:r>
      <w:r w:rsidR="001126E0">
        <w:t>thirty-two</w:t>
      </w:r>
      <w:r w:rsidR="00603D28">
        <w:t>.</w:t>
      </w:r>
      <w:r w:rsidR="00F23D1C">
        <w:t xml:space="preserve"> The reader can find the model sizes </w:t>
      </w:r>
      <w:r w:rsidR="009645F9">
        <w:t xml:space="preserve">in the configuration file </w:t>
      </w:r>
      <w:r w:rsidR="00CD1165">
        <w:t>"</w:t>
      </w:r>
      <w:r w:rsidR="009645F9" w:rsidRPr="009645F9">
        <w:t>code/config.json</w:t>
      </w:r>
      <w:r w:rsidR="00CD1165">
        <w:t>"</w:t>
      </w:r>
      <w:r w:rsidR="009645F9">
        <w:t>.</w:t>
      </w:r>
      <w:r w:rsidR="00E00F33">
        <w:t xml:space="preserve"> </w:t>
      </w:r>
      <w:r w:rsidR="002A0184" w:rsidRPr="002A0184">
        <w:t>Evaluation metrics us</w:t>
      </w:r>
      <w:r w:rsidR="002A0184">
        <w:t>ed are</w:t>
      </w:r>
      <w:r w:rsidR="00E00F33" w:rsidRPr="002A0184">
        <w:t xml:space="preserve"> Bleu </w:t>
      </w:r>
      <w:r w:rsidR="0093002A">
        <w:fldChar w:fldCharType="begin"/>
      </w:r>
      <w:r w:rsidR="0093002A" w:rsidRPr="002A0184">
        <w:instrText xml:space="preserve"> ADDIN ZOTERO_ITEM CSL_CITATION {"citationID":"wuO8PhNw","properties":{"formattedCitation":"[9]","plainCitation":"[9]","noteIndex":0},"citationItems":[{"id":1155,"uris":["http://zotero.org/users/local/wZJhmR7k/items/VFDQENBE"],"uri":["http://zotero.org/users/local/wZJhmR7k/items/VFDQENBE"],"itemData":{"id":1155,"type":"paper-conference","multi":{"main":{},"_keys":{}},"container-title":"Proceedings of the 40th annual meeting of the Association for Computational Linguistics","page":"311–318","source":"Google Scholar","title":"Bleu: a method for automatic evaluation of machine translation","title-short":"Bleu","author":[{"family":"Papineni","given":"Kishore","multi":{"_key":{}}},{"family":"Roukos","given":"Salim","multi":{"_key":{}}},{"family":"Ward","given":"Todd","multi":{"_key":{}}},{"family":"Zhu","given":"Wei-Jing","multi":{"_key":{}}}],"issued":{"date-parts":[["2002"]]},"seeAlso":[],"citation-key":"papineniBleuMethodAutomatic2002"}}],"schema":"https://github.com/citation-style-language/schema/raw/master/csl-citation.json"} </w:instrText>
      </w:r>
      <w:r w:rsidR="0093002A">
        <w:fldChar w:fldCharType="separate"/>
      </w:r>
      <w:r w:rsidR="0093002A" w:rsidRPr="002A0184">
        <w:rPr>
          <w:rFonts w:ascii="Arial" w:hAnsi="Arial" w:cs="Arial"/>
        </w:rPr>
        <w:t>[9]</w:t>
      </w:r>
      <w:r w:rsidR="0093002A">
        <w:fldChar w:fldCharType="end"/>
      </w:r>
      <w:r w:rsidR="00E00F33" w:rsidRPr="002A0184">
        <w:t xml:space="preserve">, METEOR </w:t>
      </w:r>
      <w:r w:rsidR="00042A13">
        <w:fldChar w:fldCharType="begin"/>
      </w:r>
      <w:r w:rsidR="00042A13" w:rsidRPr="002A0184">
        <w:instrText xml:space="preserve"> ADDIN ZOTERO_ITEM CSL_CITATION {"citationID":"UQoZH8em","properties":{"formattedCitation":"[10]","plainCitation":"[10]","noteIndex":0},"citationItems":[{"id":1158,"uris":["http://zotero.org/users/local/wZJhmR7k/items/ACGMI44L"],"uri":["http://zotero.org/users/local/wZJhmR7k/items/ACGMI44L"],"itemData":{"id":1158,"type":"paper-conference","multi":{"main":{},"_keys":{}},"container-title":"Proceedings of the acl workshop on intrinsic and extrinsic evaluation measures for machine translation and/or summarization","page":"65–72","source":"Google Scholar","title":"METEOR: An automatic metric for MT evaluation with improved correlation with human judgments","title-short":"METEOR","author":[{"family":"Banerjee","given":"Satanjeev","multi":{"_key":{}}},{"family":"Lavie","given":"Alon","multi":{"_key":{}}}],"issued":{"date-parts":[["2005"]]},"seeAlso":[],"citation-key":"banerjeeMETEORAutomaticMetric2005"}}],"schema":"https://github.com/citation-style-language/schema/raw/master/csl-citation.json"} </w:instrText>
      </w:r>
      <w:r w:rsidR="00042A13">
        <w:fldChar w:fldCharType="separate"/>
      </w:r>
      <w:r w:rsidR="00042A13" w:rsidRPr="002A0184">
        <w:rPr>
          <w:rFonts w:ascii="Arial" w:hAnsi="Arial" w:cs="Arial"/>
        </w:rPr>
        <w:t>[10]</w:t>
      </w:r>
      <w:r w:rsidR="00042A13">
        <w:fldChar w:fldCharType="end"/>
      </w:r>
      <w:r w:rsidR="00E00F33" w:rsidRPr="002A0184">
        <w:t xml:space="preserve">, </w:t>
      </w:r>
      <w:r w:rsidR="002A0184">
        <w:t xml:space="preserve">and </w:t>
      </w:r>
      <w:r w:rsidR="002F6BC9" w:rsidRPr="002A0184">
        <w:t>Gleu</w:t>
      </w:r>
      <w:r w:rsidR="00042A13" w:rsidRPr="002A0184">
        <w:t xml:space="preserve"> </w:t>
      </w:r>
      <w:r w:rsidR="00042A13">
        <w:fldChar w:fldCharType="begin"/>
      </w:r>
      <w:r w:rsidR="00042A13" w:rsidRPr="002A0184">
        <w:instrText xml:space="preserve"> ADDIN ZOTERO_ITEM CSL_CITATION {"citationID":"ldT5saLH","properties":{"formattedCitation":"[11]","plainCitation":"[11]","noteIndex":0},"citationItems":[{"id":1161,"uris":["http://zotero.org/users/local/wZJhmR7k/items/9V38IZZL"],"uri":["http://zotero.org/users/local/wZJhmR7k/items/9V38IZZL"],"itemData":{"id":1161,"type":"paper-conference","multi":{"main":{},"_keys":{}},"container-title":"Proceedings of the 45th Annual Meeting of the Association of Computational Linguistics","page":"344–351","source":"Google Scholar","title":"GLEU: Automatic evaluation of sentence-level fluency","title-short":"GLEU","author":[{"family":"Mutton","given":"Andrew","multi":{"_key":{}}},{"family":"Dras","given":"Mark","multi":{"_key":{}}},{"family":"Wan","given":"Stephen","multi":{"_key":{}}},{"family":"Dale","given":"Robert","multi":{"_key":{}}}],"issued":{"date-parts":[["2007"]]},"seeAlso":[],"citation-key":"muttonGLEUAutomaticEvaluation2007"}}],"schema":"https://github.com/citation-style-language/schema/raw/master/csl-citation.json"} </w:instrText>
      </w:r>
      <w:r w:rsidR="00042A13">
        <w:fldChar w:fldCharType="separate"/>
      </w:r>
      <w:r w:rsidR="00042A13" w:rsidRPr="002A0184">
        <w:rPr>
          <w:rFonts w:ascii="Arial" w:hAnsi="Arial" w:cs="Arial"/>
        </w:rPr>
        <w:t>[11]</w:t>
      </w:r>
      <w:r w:rsidR="00042A13">
        <w:fldChar w:fldCharType="end"/>
      </w:r>
      <w:r w:rsidR="00771B22" w:rsidRPr="002A0184">
        <w:t>.</w:t>
      </w:r>
    </w:p>
    <w:p w14:paraId="437683E6" w14:textId="130AD0AA" w:rsidR="006338FE" w:rsidRDefault="00795C0D" w:rsidP="00A20868">
      <w:r>
        <w:t xml:space="preserve">I trained the model </w:t>
      </w:r>
      <w:r w:rsidR="00542FC1">
        <w:t>for one hundred epochs</w:t>
      </w:r>
      <w:r w:rsidR="004D7837">
        <w:t xml:space="preserve">, with </w:t>
      </w:r>
      <w:r w:rsidR="00E072C0">
        <w:t>stop</w:t>
      </w:r>
      <w:r w:rsidR="004D7837">
        <w:t>ping criteria</w:t>
      </w:r>
      <w:r w:rsidR="00E072C0">
        <w:t xml:space="preserve"> </w:t>
      </w:r>
      <w:r w:rsidR="009D5534">
        <w:t xml:space="preserve">if the tracked </w:t>
      </w:r>
      <w:r w:rsidR="00F20BEC">
        <w:t xml:space="preserve">evaluation </w:t>
      </w:r>
      <w:r w:rsidR="009D5534">
        <w:t>metric</w:t>
      </w:r>
      <w:r w:rsidR="004D7837">
        <w:t xml:space="preserve"> (bleu-4) </w:t>
      </w:r>
      <w:r w:rsidR="00380203">
        <w:t xml:space="preserve">does not </w:t>
      </w:r>
      <w:r w:rsidR="00AA3196">
        <w:t>improve</w:t>
      </w:r>
      <w:r w:rsidR="00380203">
        <w:t xml:space="preserve"> for </w:t>
      </w:r>
      <w:r w:rsidR="00AA3196">
        <w:t>twenty</w:t>
      </w:r>
      <w:r w:rsidR="005719A6">
        <w:t xml:space="preserve"> successive</w:t>
      </w:r>
      <w:r w:rsidR="00AA3196">
        <w:t xml:space="preserve"> epochs</w:t>
      </w:r>
      <w:r w:rsidR="00D028B8">
        <w:t xml:space="preserve">. </w:t>
      </w:r>
      <w:r w:rsidR="00AA3196">
        <w:t xml:space="preserve">Also, </w:t>
      </w:r>
      <w:r w:rsidR="00281E63">
        <w:t>the learning rate</w:t>
      </w:r>
      <w:r w:rsidR="002A0184">
        <w:t xml:space="preserve"> is reduced by 0.25%</w:t>
      </w:r>
      <w:r w:rsidR="00281E63">
        <w:t xml:space="preserve"> if the tracked evaluation metric (bleu-4) does not improve for ten consecutive epochs. </w:t>
      </w:r>
      <w:r w:rsidR="002A0184">
        <w:t xml:space="preserve">The evaluation of </w:t>
      </w:r>
      <w:r w:rsidR="00406500">
        <w:t>the model against the validation split</w:t>
      </w:r>
      <w:r w:rsidR="002A0184">
        <w:t xml:space="preserve"> takes place</w:t>
      </w:r>
      <w:r w:rsidR="00406500">
        <w:t xml:space="preserve"> every two epochs. </w:t>
      </w:r>
    </w:p>
    <w:p w14:paraId="1A671F29" w14:textId="7A402271" w:rsidR="009B77FD" w:rsidRDefault="009B77FD" w:rsidP="00C87B6C">
      <w:pPr>
        <w:rPr>
          <w:rFonts w:eastAsiaTheme="minorEastAsia"/>
        </w:rPr>
      </w:pPr>
      <w:r>
        <w:t xml:space="preserve">The </w:t>
      </w:r>
      <w:r w:rsidR="00DD0561">
        <w:t>pre-trained Glove embeddings</w:t>
      </w:r>
      <w:r w:rsidR="00CA0FDC">
        <w:t xml:space="preserve"> </w:t>
      </w:r>
      <w:r w:rsidR="00C87B6C">
        <w:fldChar w:fldCharType="begin"/>
      </w:r>
      <w:r w:rsidR="00C87B6C">
        <w:instrText xml:space="preserve"> ADDIN ZOTERO_ITEM CSL_CITATION {"citationID":"5tXRCoxC","properties":{"formattedCitation":"[12]","plainCitation":"[12]","noteIndex":0},"citationItems":[{"id":1164,"uris":["http://zotero.org/users/local/wZJhmR7k/items/U8BYTQVH"],"uri":["http://zotero.org/users/local/wZJhmR7k/items/U8BYTQVH"],"itemData":{"id":1164,"type":"paper-conference","multi":{"main":{},"_keys":{}},"container-title":"Proceedings of the 2014 conference on empirical methods in natural language processing (EMNLP)","page":"1532–1543","source":"Google Scholar","title":"Glove: Global vectors for word representation","title-short":"Glove","author":[{"family":"Pennington","given":"Jeffrey","multi":{"_key":{}}},{"family":"Socher","given":"Richard","multi":{"_key":{}}},{"family":"Manning","given":"Christopher D.","multi":{"_key":{}}}],"issued":{"date-parts":[["2014"]]},"seeAlso":[],"citation-key":"penningtonGloveGlobalVectors2014"}}],"schema":"https://github.com/citation-style-language/schema/raw/master/csl-citation.json"} </w:instrText>
      </w:r>
      <w:r w:rsidR="00C87B6C">
        <w:fldChar w:fldCharType="separate"/>
      </w:r>
      <w:r w:rsidR="00C87B6C" w:rsidRPr="00C87B6C">
        <w:rPr>
          <w:rFonts w:ascii="Arial" w:hAnsi="Arial" w:cs="Arial"/>
        </w:rPr>
        <w:t>[12]</w:t>
      </w:r>
      <w:r w:rsidR="00C87B6C">
        <w:fldChar w:fldCharType="end"/>
      </w:r>
      <w:r w:rsidR="00DD0561">
        <w:t xml:space="preserve"> initialize the word embedding weight</w:t>
      </w:r>
      <w:r w:rsidR="009B70EB">
        <w:t xml:space="preserve">s. The </w:t>
      </w:r>
      <w:r w:rsidR="0009005C">
        <w:t xml:space="preserve">words embeddings are frozen for </w:t>
      </w:r>
      <w:r w:rsidR="00DA1EDE">
        <w:t xml:space="preserve">ten epochs. The </w:t>
      </w:r>
      <w:r w:rsidR="009A09A8">
        <w:rPr>
          <w:rFonts w:eastAsiaTheme="minorEastAsia"/>
        </w:rPr>
        <w:t>Resnet101 network</w:t>
      </w:r>
      <w:r w:rsidR="00AC1653">
        <w:rPr>
          <w:rFonts w:eastAsiaTheme="minorEastAsia"/>
        </w:rPr>
        <w:t xml:space="preserve"> </w:t>
      </w:r>
      <w:r w:rsidR="00AC1653">
        <w:rPr>
          <w:rFonts w:eastAsiaTheme="minorEastAsia"/>
        </w:rPr>
        <w:fldChar w:fldCharType="begin"/>
      </w:r>
      <w:r w:rsidR="0047244E">
        <w:rPr>
          <w:rFonts w:eastAsiaTheme="minorEastAsia"/>
        </w:rPr>
        <w:instrText xml:space="preserve"> ADDIN ZOTERO_ITEM CSL_CITATION {"citationID":"APMUxCjz","properties":{"formattedCitation":"[6]","plainCitation":"[6]","noteIndex":0},"citationItems":[{"id":1136,"uris":["http://zotero.org/users/local/wZJhmR7k/items/UVDKSMLJ"],"uri":["http://zotero.org/users/local/wZJhmR7k/items/UVDKSMLJ"],"itemData":{"id":1136,"type":"article-journal","multi":{"main":{},"_keys":{}},"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container-title":"arXiv:1512.03385 [cs]","note":"arXiv: 1512.03385","source":"arXiv.org","title":"Deep Residual Learning for Image Recognition","URL":"http://arxiv.org/abs/1512.03385","author":[{"family":"He","given":"Kaiming","multi":{"_key":{}}},{"family":"Zhang","given":"Xiangyu","multi":{"_key":{}}},{"family":"Ren","given":"Shaoqing","multi":{"_key":{}}},{"family":"Sun","given":"Jian","multi":{"_key":{}}}],"accessed":{"date-parts":[["2022",3,6]]},"issued":{"date-parts":[["2015",10,12]]},"seeAlso":[],"citation-key":"heDeepResidualLearning2015"}}],"schema":"https://github.com/citation-style-language/schema/raw/master/csl-citation.json"} </w:instrText>
      </w:r>
      <w:r w:rsidR="00AC1653">
        <w:rPr>
          <w:rFonts w:eastAsiaTheme="minorEastAsia"/>
        </w:rPr>
        <w:fldChar w:fldCharType="separate"/>
      </w:r>
      <w:r w:rsidR="00AC1653" w:rsidRPr="00C343A3">
        <w:rPr>
          <w:rFonts w:ascii="Arial" w:hAnsi="Arial" w:cs="Arial"/>
        </w:rPr>
        <w:t>[6]</w:t>
      </w:r>
      <w:r w:rsidR="00AC1653">
        <w:rPr>
          <w:rFonts w:eastAsiaTheme="minorEastAsia"/>
        </w:rPr>
        <w:fldChar w:fldCharType="end"/>
      </w:r>
      <w:r w:rsidR="009A09A8">
        <w:rPr>
          <w:rFonts w:eastAsiaTheme="minorEastAsia"/>
        </w:rPr>
        <w:t xml:space="preserve"> is tuned from the beginning.</w:t>
      </w:r>
    </w:p>
    <w:p w14:paraId="53B39D48" w14:textId="7C44B639" w:rsidR="00AC0900" w:rsidRDefault="00AC0900" w:rsidP="00273943">
      <w:pPr>
        <w:pStyle w:val="Heading1"/>
      </w:pPr>
      <w:r>
        <w:t>Inference</w:t>
      </w:r>
    </w:p>
    <w:p w14:paraId="1337DF48" w14:textId="5818DF79" w:rsidR="005744C9" w:rsidRDefault="00982C59" w:rsidP="00757032">
      <w:pPr>
        <w:spacing w:line="400" w:lineRule="exact"/>
      </w:pPr>
      <w:r>
        <w:t xml:space="preserve">A beam search of size five is used to generate a caption for </w:t>
      </w:r>
      <w:r w:rsidR="00E37308">
        <w:t xml:space="preserve">the </w:t>
      </w:r>
      <w:r>
        <w:t>image</w:t>
      </w:r>
      <w:r w:rsidR="00E37308">
        <w:t>s in the test split</w:t>
      </w:r>
      <w:r>
        <w:t xml:space="preserve">. </w:t>
      </w:r>
      <w:r w:rsidR="00A15911">
        <w:t xml:space="preserve">The generation </w:t>
      </w:r>
      <w:r w:rsidR="00ED1C40">
        <w:t>s</w:t>
      </w:r>
      <w:r w:rsidR="00A15911">
        <w:t>tart</w:t>
      </w:r>
      <w:r w:rsidR="00ED1C40">
        <w:t>s</w:t>
      </w:r>
      <w:r w:rsidR="00A15911">
        <w:t xml:space="preserve"> </w:t>
      </w:r>
      <w:r w:rsidR="00ED1C40">
        <w:t>by</w:t>
      </w:r>
      <w:r w:rsidR="00A15911">
        <w:t xml:space="preserve"> feeding the image and </w:t>
      </w:r>
      <w:r w:rsidR="0023295B">
        <w:t xml:space="preserve">the </w:t>
      </w:r>
      <w:r w:rsidR="00CD1165">
        <w:t>"</w:t>
      </w:r>
      <w:r w:rsidR="0023295B">
        <w:t>start o</w:t>
      </w:r>
      <w:r w:rsidR="00ED1C40">
        <w:t>f</w:t>
      </w:r>
      <w:r w:rsidR="0023295B">
        <w:t xml:space="preserve"> sentence</w:t>
      </w:r>
      <w:r w:rsidR="00CD1165">
        <w:t>"</w:t>
      </w:r>
      <w:r w:rsidR="0023295B">
        <w:t xml:space="preserve"> special tokens. The</w:t>
      </w:r>
      <w:r w:rsidR="00E83C7B">
        <w:t>n</w:t>
      </w:r>
      <w:r w:rsidR="00991203">
        <w:t xml:space="preserve"> </w:t>
      </w:r>
      <w:r w:rsidR="00126E4F">
        <w:t xml:space="preserve">at each iteration, </w:t>
      </w:r>
      <w:r w:rsidR="00ED1C40">
        <w:t xml:space="preserve">five </w:t>
      </w:r>
      <w:r w:rsidR="00E83C7B">
        <w:t xml:space="preserve">tokens </w:t>
      </w:r>
      <w:r w:rsidR="00DE4BCE">
        <w:t>with</w:t>
      </w:r>
      <w:r w:rsidR="00991203">
        <w:t xml:space="preserve"> the high</w:t>
      </w:r>
      <w:r w:rsidR="00DE4BCE">
        <w:t>e</w:t>
      </w:r>
      <w:r w:rsidR="00991203">
        <w:t>st scores are chosen</w:t>
      </w:r>
      <w:r w:rsidR="00126E4F">
        <w:t xml:space="preserve">. The </w:t>
      </w:r>
      <w:r w:rsidR="006432E1">
        <w:t xml:space="preserve">generation iteration stops when the </w:t>
      </w:r>
      <w:r w:rsidR="00CD1165">
        <w:t>"</w:t>
      </w:r>
      <w:r w:rsidR="006432E1">
        <w:t>end of sentence</w:t>
      </w:r>
      <w:r w:rsidR="00CD1165">
        <w:t>"</w:t>
      </w:r>
      <w:r w:rsidR="006432E1">
        <w:t xml:space="preserve"> </w:t>
      </w:r>
      <w:r w:rsidR="00B303FC">
        <w:t xml:space="preserve">is </w:t>
      </w:r>
      <w:r w:rsidR="006432E1">
        <w:t xml:space="preserve">generated or </w:t>
      </w:r>
      <w:r w:rsidR="00B303FC">
        <w:t>the max length limit is reached.</w:t>
      </w:r>
    </w:p>
    <w:p w14:paraId="441F0BC0" w14:textId="6C58BBE8" w:rsidR="00521433" w:rsidRDefault="000F53DC" w:rsidP="00521433">
      <w:pPr>
        <w:pStyle w:val="Heading1"/>
      </w:pPr>
      <w:r>
        <w:t>Analysis</w:t>
      </w:r>
    </w:p>
    <w:p w14:paraId="45339276" w14:textId="149FEDBA" w:rsidR="00140792" w:rsidRDefault="00342B95" w:rsidP="00521433">
      <w:pPr>
        <w:pStyle w:val="Heading2"/>
      </w:pPr>
      <w:r>
        <w:t xml:space="preserve">Model </w:t>
      </w:r>
      <w:r w:rsidR="00140792">
        <w:t>Training</w:t>
      </w:r>
    </w:p>
    <w:p w14:paraId="5E7B74AC" w14:textId="1B5AC6AC" w:rsidR="00212E09" w:rsidRDefault="00D455CD" w:rsidP="00212E09">
      <w:r>
        <w:fldChar w:fldCharType="begin"/>
      </w:r>
      <w:r>
        <w:instrText xml:space="preserve"> REF _Ref98700117 \h </w:instrText>
      </w:r>
      <w:r>
        <w:fldChar w:fldCharType="separate"/>
      </w:r>
      <w:r w:rsidR="00697674" w:rsidRPr="00FA57F1">
        <w:rPr>
          <w:i/>
          <w:iCs/>
        </w:rPr>
        <w:t xml:space="preserve">Figure </w:t>
      </w:r>
      <w:r w:rsidR="00697674">
        <w:rPr>
          <w:i/>
          <w:iCs/>
          <w:noProof/>
        </w:rPr>
        <w:t>3</w:t>
      </w:r>
      <w:r>
        <w:fldChar w:fldCharType="end"/>
      </w:r>
      <w:r w:rsidR="00895883">
        <w:t xml:space="preserve"> </w:t>
      </w:r>
      <w:r>
        <w:t xml:space="preserve">and </w:t>
      </w:r>
      <w:r>
        <w:fldChar w:fldCharType="begin"/>
      </w:r>
      <w:r>
        <w:instrText xml:space="preserve"> REF _Ref98700129 \h </w:instrText>
      </w:r>
      <w:r>
        <w:fldChar w:fldCharType="separate"/>
      </w:r>
      <w:r w:rsidR="00697674" w:rsidRPr="00895883">
        <w:rPr>
          <w:i/>
          <w:iCs/>
        </w:rPr>
        <w:t xml:space="preserve">Figure </w:t>
      </w:r>
      <w:r w:rsidR="00697674">
        <w:rPr>
          <w:i/>
          <w:iCs/>
          <w:noProof/>
        </w:rPr>
        <w:t>4</w:t>
      </w:r>
      <w:r>
        <w:fldChar w:fldCharType="end"/>
      </w:r>
      <w:r w:rsidR="008F43A7">
        <w:t xml:space="preserve"> </w:t>
      </w:r>
      <w:r w:rsidR="00823D7F">
        <w:t xml:space="preserve">show the loss and bleu-4 </w:t>
      </w:r>
      <w:r w:rsidR="004A0449">
        <w:t>scores</w:t>
      </w:r>
      <w:r w:rsidR="0075682F">
        <w:t xml:space="preserve"> during </w:t>
      </w:r>
      <w:r w:rsidR="006E02D3">
        <w:t xml:space="preserve">the </w:t>
      </w:r>
      <w:r w:rsidR="0075682F">
        <w:t>training and validation phases.</w:t>
      </w:r>
      <w:r w:rsidR="004A0449">
        <w:t xml:space="preserve"> </w:t>
      </w:r>
      <w:r w:rsidR="002B5E56">
        <w:t xml:space="preserve">These figures show that </w:t>
      </w:r>
      <w:r w:rsidR="008F67A3">
        <w:t xml:space="preserve">the model starts to overfit early around epoch </w:t>
      </w:r>
      <w:r w:rsidR="002E4B19">
        <w:t>eight</w:t>
      </w:r>
      <w:r w:rsidR="008F67A3">
        <w:t>.</w:t>
      </w:r>
      <w:r w:rsidR="002E4B19">
        <w:t xml:space="preserve"> The bleu-4 score and loss valu</w:t>
      </w:r>
      <w:r w:rsidR="0006534E">
        <w:t>e</w:t>
      </w:r>
      <w:r w:rsidR="002E4B19">
        <w:t xml:space="preserve"> </w:t>
      </w:r>
      <w:r w:rsidR="003E54AA">
        <w:t>unimproved</w:t>
      </w:r>
      <w:r w:rsidR="002E4B19">
        <w:t xml:space="preserve"> after epoch 2</w:t>
      </w:r>
      <w:r w:rsidR="00A500D9">
        <w:t>0</w:t>
      </w:r>
      <w:r w:rsidR="002E4B19">
        <w:t>.</w:t>
      </w:r>
      <w:r w:rsidR="00A500D9">
        <w:t xml:space="preserve"> </w:t>
      </w:r>
      <w:r w:rsidR="001C4E3E">
        <w:t xml:space="preserve">The </w:t>
      </w:r>
      <w:r w:rsidR="002066FF">
        <w:t xml:space="preserve">reason for </w:t>
      </w:r>
      <w:r w:rsidR="001C4E3E">
        <w:t xml:space="preserve">overfitting </w:t>
      </w:r>
      <w:r w:rsidR="002066FF">
        <w:t>may be due to the following reasons:</w:t>
      </w:r>
    </w:p>
    <w:p w14:paraId="0D26A8BC" w14:textId="77777777" w:rsidR="00E004CA" w:rsidRDefault="002F144F" w:rsidP="002066FF">
      <w:pPr>
        <w:pStyle w:val="ListParagraph"/>
        <w:numPr>
          <w:ilvl w:val="0"/>
          <w:numId w:val="1"/>
        </w:numPr>
      </w:pPr>
      <w:r>
        <w:t xml:space="preserve">Not enough training data: </w:t>
      </w:r>
    </w:p>
    <w:p w14:paraId="755B8E77" w14:textId="77777777" w:rsidR="004D1ECE" w:rsidRDefault="00E8511F" w:rsidP="00E004CA">
      <w:pPr>
        <w:pStyle w:val="ListParagraph"/>
        <w:numPr>
          <w:ilvl w:val="1"/>
          <w:numId w:val="1"/>
        </w:numPr>
      </w:pPr>
      <w:r>
        <w:t>T</w:t>
      </w:r>
      <w:r w:rsidR="004C6ECC">
        <w:t xml:space="preserve">he </w:t>
      </w:r>
      <w:r w:rsidR="004C7E8A">
        <w:t>CPTR</w:t>
      </w:r>
      <w:r w:rsidR="00CD1165">
        <w:t>'</w:t>
      </w:r>
      <w:r w:rsidR="00032BAD">
        <w:t>s</w:t>
      </w:r>
      <w:r w:rsidR="004C7E8A">
        <w:t xml:space="preserve"> </w:t>
      </w:r>
      <w:r w:rsidR="005504AE">
        <w:t>encoder</w:t>
      </w:r>
      <w:r w:rsidR="0080773E">
        <w:t xml:space="preserve"> </w:t>
      </w:r>
      <w:r w:rsidR="00675853">
        <w:t xml:space="preserve">is </w:t>
      </w:r>
      <w:r w:rsidR="0080773E">
        <w:t>initialized by</w:t>
      </w:r>
      <w:r w:rsidR="009C03E5">
        <w:t xml:space="preserve"> the pre-trained</w:t>
      </w:r>
      <w:r w:rsidR="0080773E">
        <w:t xml:space="preserve"> </w:t>
      </w:r>
      <w:r w:rsidR="00486ED4">
        <w:t xml:space="preserve">ViT </w:t>
      </w:r>
      <w:r w:rsidR="009C03E5">
        <w:t>model</w:t>
      </w:r>
      <w:r w:rsidR="005504AE">
        <w:t xml:space="preserve"> </w:t>
      </w:r>
      <w:r w:rsidR="00F31BE5">
        <w:fldChar w:fldCharType="begin"/>
      </w:r>
      <w:r w:rsidR="0047244E">
        <w:instrText xml:space="preserve"> ADDIN ZOTERO_ITEM CSL_CITATION {"citationID":"Viy6sfUi","properties":{"formattedCitation":"[5]","plainCitation":"[5]","noteIndex":0},"citationItems":[{"id":611,"uris":["http://zotero.org/users/local/wZJhmR7k/items/YZAX2LTY"],"uri":["http://zotero.org/users/local/wZJhmR7k/items/YZAX2LTY"],"itemData":{"id":611,"type":"article-journal","multi":{"main":{},"_keys":{}},"abstract":"In this paper, we consider the image captioning task from a new sequence-to-sequence prediction perspective and propose CaPtion TransformeR (CPTR) which takes the sequentialized raw images as the input to Transformer. Compared to the “CNN+Transformer” design paradigm, our model can model global context at every encoder layer from the beginning and is totally convolution-free. Extensive experiments demonstrate the effectiveness of the proposed model and we surpass the conventional “CNN+Transformer” methods on the MSCOCO dataset. Besides, we provide detailed visualizations of the self-attention between patches in the encoder and the “words-to-patches” attention in the decoder thanks to the full Transformer architecture.","container-title":"arXiv:2101.10804 [cs]","language":"en","note":"arXiv: 2101.10804","source":"arXiv.org","title":"CPTR: Full Transformer Network for Image Captioning","title-short":"CPTR","URL":"http://arxiv.org/abs/2101.10804","author":[{"family":"Liu","given":"Wei","multi":{"_key":{}}},{"family":"Chen","given":"Sihan","multi":{"_key":{}}},{"family":"Guo","given":"Longteng","multi":{"_key":{}}},{"family":"Zhu","given":"Xinxin","multi":{"_key":{}}},{"family":"Liu","given":"Jing","multi":{"_key":{}}}],"accessed":{"date-parts":[["2021",9,20]]},"issued":{"date-parts":[["2021",1,27]]},"seeAlso":[],"citation-key":"liuCPTRFullTransformer2021"}}],"schema":"https://github.com/citation-style-language/schema/raw/master/csl-citation.json"} </w:instrText>
      </w:r>
      <w:r w:rsidR="00F31BE5">
        <w:fldChar w:fldCharType="separate"/>
      </w:r>
      <w:r w:rsidR="00F31BE5" w:rsidRPr="006F24F3">
        <w:rPr>
          <w:rFonts w:ascii="Arial" w:hAnsi="Arial" w:cs="Arial"/>
        </w:rPr>
        <w:t>[5]</w:t>
      </w:r>
      <w:r w:rsidR="00F31BE5">
        <w:fldChar w:fldCharType="end"/>
      </w:r>
      <w:r w:rsidR="00675853">
        <w:t xml:space="preserve">. </w:t>
      </w:r>
      <w:r w:rsidR="004F5044">
        <w:t xml:space="preserve">In the ViT </w:t>
      </w:r>
      <w:r w:rsidR="0035452E">
        <w:t xml:space="preserve">paper, </w:t>
      </w:r>
      <w:r w:rsidR="00AB4A50">
        <w:t>the model performs relatively well when trained on a large dataset like</w:t>
      </w:r>
    </w:p>
    <w:p w14:paraId="190A4FBE" w14:textId="77777777" w:rsidR="0057468E" w:rsidRDefault="004D1ECE" w:rsidP="004D1ECE">
      <w:pPr>
        <w:pStyle w:val="ListParagraph"/>
        <w:ind w:left="1440"/>
      </w:pPr>
      <w:r>
        <w:br w:type="page"/>
      </w:r>
    </w:p>
    <w:p w14:paraId="4D83441D" w14:textId="445DF3DC" w:rsidR="0057468E" w:rsidRDefault="00FA57F1" w:rsidP="0057468E">
      <w:pPr>
        <w:pStyle w:val="ListParagraph"/>
        <w:ind w:left="0"/>
      </w:pPr>
      <w:r>
        <w:rPr>
          <w:noProof/>
        </w:rPr>
        <w:lastRenderedPageBreak/>
        <mc:AlternateContent>
          <mc:Choice Requires="wps">
            <w:drawing>
              <wp:anchor distT="0" distB="0" distL="114300" distR="114300" simplePos="0" relativeHeight="251668480" behindDoc="0" locked="0" layoutInCell="1" allowOverlap="1" wp14:anchorId="57E5B581" wp14:editId="63612306">
                <wp:simplePos x="0" y="0"/>
                <wp:positionH relativeFrom="column">
                  <wp:posOffset>-3175</wp:posOffset>
                </wp:positionH>
                <wp:positionV relativeFrom="paragraph">
                  <wp:posOffset>3823335</wp:posOffset>
                </wp:positionV>
                <wp:extent cx="575945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277DF96" w14:textId="4E7F878B" w:rsidR="00FA57F1" w:rsidRPr="00FA57F1" w:rsidRDefault="00FA57F1" w:rsidP="00FA57F1">
                            <w:pPr>
                              <w:pStyle w:val="Caption"/>
                              <w:jc w:val="center"/>
                              <w:rPr>
                                <w:i w:val="0"/>
                                <w:iCs w:val="0"/>
                                <w:noProof/>
                              </w:rPr>
                            </w:pPr>
                            <w:bookmarkStart w:id="4" w:name="_Ref98700117"/>
                            <w:r w:rsidRPr="00FA57F1">
                              <w:rPr>
                                <w:i w:val="0"/>
                                <w:iCs w:val="0"/>
                              </w:rPr>
                              <w:t xml:space="preserve">Figure </w:t>
                            </w:r>
                            <w:r w:rsidRPr="00FA57F1">
                              <w:rPr>
                                <w:i w:val="0"/>
                                <w:iCs w:val="0"/>
                              </w:rPr>
                              <w:fldChar w:fldCharType="begin"/>
                            </w:r>
                            <w:r w:rsidRPr="00FA57F1">
                              <w:rPr>
                                <w:i w:val="0"/>
                                <w:iCs w:val="0"/>
                              </w:rPr>
                              <w:instrText xml:space="preserve"> SEQ Figure \* ARABIC </w:instrText>
                            </w:r>
                            <w:r w:rsidRPr="00FA57F1">
                              <w:rPr>
                                <w:i w:val="0"/>
                                <w:iCs w:val="0"/>
                              </w:rPr>
                              <w:fldChar w:fldCharType="separate"/>
                            </w:r>
                            <w:r w:rsidR="000262B1">
                              <w:rPr>
                                <w:i w:val="0"/>
                                <w:iCs w:val="0"/>
                                <w:noProof/>
                              </w:rPr>
                              <w:t>3</w:t>
                            </w:r>
                            <w:r w:rsidRPr="00FA57F1">
                              <w:rPr>
                                <w:i w:val="0"/>
                                <w:iCs w:val="0"/>
                              </w:rPr>
                              <w:fldChar w:fldCharType="end"/>
                            </w:r>
                            <w:bookmarkEnd w:id="4"/>
                            <w:r w:rsidRPr="00FA57F1">
                              <w:rPr>
                                <w:i w:val="0"/>
                                <w:iCs w:val="0"/>
                              </w:rPr>
                              <w:t>: Bleu-4 Cur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E5B581" id="Text Box 11" o:spid="_x0000_s1028" type="#_x0000_t202" style="position:absolute;left:0;text-align:left;margin-left:-.25pt;margin-top:301.05pt;width:453.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" stroked="f">
                <v:textbox style="mso-fit-shape-to-text:t" inset="0,0,0,0">
                  <w:txbxContent>
                    <w:p w14:paraId="5277DF96" w14:textId="4E7F878B" w:rsidR="00FA57F1" w:rsidRPr="00FA57F1" w:rsidRDefault="00FA57F1" w:rsidP="00FA57F1">
                      <w:pPr>
                        <w:pStyle w:val="Caption"/>
                        <w:jc w:val="center"/>
                        <w:rPr>
                          <w:i w:val="0"/>
                          <w:iCs w:val="0"/>
                          <w:noProof/>
                        </w:rPr>
                      </w:pPr>
                      <w:bookmarkStart w:id="5" w:name="_Ref98700117"/>
                      <w:r w:rsidRPr="00FA57F1">
                        <w:rPr>
                          <w:i w:val="0"/>
                          <w:iCs w:val="0"/>
                        </w:rPr>
                        <w:t xml:space="preserve">Figure </w:t>
                      </w:r>
                      <w:r w:rsidRPr="00FA57F1">
                        <w:rPr>
                          <w:i w:val="0"/>
                          <w:iCs w:val="0"/>
                        </w:rPr>
                        <w:fldChar w:fldCharType="begin"/>
                      </w:r>
                      <w:r w:rsidRPr="00FA57F1">
                        <w:rPr>
                          <w:i w:val="0"/>
                          <w:iCs w:val="0"/>
                        </w:rPr>
                        <w:instrText xml:space="preserve"> SEQ Figure \* ARABIC </w:instrText>
                      </w:r>
                      <w:r w:rsidRPr="00FA57F1">
                        <w:rPr>
                          <w:i w:val="0"/>
                          <w:iCs w:val="0"/>
                        </w:rPr>
                        <w:fldChar w:fldCharType="separate"/>
                      </w:r>
                      <w:r w:rsidR="000262B1">
                        <w:rPr>
                          <w:i w:val="0"/>
                          <w:iCs w:val="0"/>
                          <w:noProof/>
                        </w:rPr>
                        <w:t>3</w:t>
                      </w:r>
                      <w:r w:rsidRPr="00FA57F1">
                        <w:rPr>
                          <w:i w:val="0"/>
                          <w:iCs w:val="0"/>
                        </w:rPr>
                        <w:fldChar w:fldCharType="end"/>
                      </w:r>
                      <w:bookmarkEnd w:id="5"/>
                      <w:r w:rsidRPr="00FA57F1">
                        <w:rPr>
                          <w:i w:val="0"/>
                          <w:iCs w:val="0"/>
                        </w:rPr>
                        <w:t>: Bleu-4 Curve</w:t>
                      </w:r>
                    </w:p>
                  </w:txbxContent>
                </v:textbox>
                <w10:wrap type="topAndBottom"/>
              </v:shape>
            </w:pict>
          </mc:Fallback>
        </mc:AlternateContent>
      </w:r>
      <w:r w:rsidR="0057468E">
        <w:rPr>
          <w:noProof/>
        </w:rPr>
        <w:drawing>
          <wp:anchor distT="107950" distB="107950" distL="114300" distR="114300" simplePos="0" relativeHeight="251666432" behindDoc="0" locked="0" layoutInCell="1" allowOverlap="1" wp14:anchorId="5FEF6970" wp14:editId="65F914BF">
            <wp:simplePos x="0" y="0"/>
            <wp:positionH relativeFrom="page">
              <wp:posOffset>897255</wp:posOffset>
            </wp:positionH>
            <wp:positionV relativeFrom="paragraph">
              <wp:posOffset>0</wp:posOffset>
            </wp:positionV>
            <wp:extent cx="5759640" cy="3766320"/>
            <wp:effectExtent l="0" t="0" r="0" b="5715"/>
            <wp:wrapTopAndBottom/>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640" cy="3766320"/>
                    </a:xfrm>
                    <a:prstGeom prst="rect">
                      <a:avLst/>
                    </a:prstGeom>
                  </pic:spPr>
                </pic:pic>
              </a:graphicData>
            </a:graphic>
            <wp14:sizeRelH relativeFrom="margin">
              <wp14:pctWidth>0</wp14:pctWidth>
            </wp14:sizeRelH>
            <wp14:sizeRelV relativeFrom="margin">
              <wp14:pctHeight>0</wp14:pctHeight>
            </wp14:sizeRelV>
          </wp:anchor>
        </w:drawing>
      </w:r>
    </w:p>
    <w:p w14:paraId="5F275425" w14:textId="77777777" w:rsidR="00895883" w:rsidRDefault="00895883" w:rsidP="00895883">
      <w:pPr>
        <w:keepNext/>
      </w:pPr>
      <w:r>
        <w:rPr>
          <w:noProof/>
        </w:rPr>
        <w:drawing>
          <wp:inline distT="0" distB="0" distL="0" distR="0" wp14:anchorId="38122E25" wp14:editId="13F7F2FD">
            <wp:extent cx="5759450" cy="3763010"/>
            <wp:effectExtent l="0" t="0" r="0" b="889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3763010"/>
                    </a:xfrm>
                    <a:prstGeom prst="rect">
                      <a:avLst/>
                    </a:prstGeom>
                  </pic:spPr>
                </pic:pic>
              </a:graphicData>
            </a:graphic>
          </wp:inline>
        </w:drawing>
      </w:r>
    </w:p>
    <w:p w14:paraId="197CA106" w14:textId="1E8791B7" w:rsidR="00895883" w:rsidRPr="00895883" w:rsidRDefault="00895883" w:rsidP="00895883">
      <w:pPr>
        <w:pStyle w:val="Caption"/>
        <w:jc w:val="center"/>
        <w:rPr>
          <w:i w:val="0"/>
          <w:iCs w:val="0"/>
        </w:rPr>
      </w:pPr>
      <w:bookmarkStart w:id="6" w:name="_Ref98700129"/>
      <w:r w:rsidRPr="00895883">
        <w:rPr>
          <w:i w:val="0"/>
          <w:iCs w:val="0"/>
        </w:rPr>
        <w:t xml:space="preserve">Figure </w:t>
      </w:r>
      <w:r w:rsidRPr="00895883">
        <w:rPr>
          <w:i w:val="0"/>
          <w:iCs w:val="0"/>
        </w:rPr>
        <w:fldChar w:fldCharType="begin"/>
      </w:r>
      <w:r w:rsidRPr="00895883">
        <w:rPr>
          <w:i w:val="0"/>
          <w:iCs w:val="0"/>
        </w:rPr>
        <w:instrText xml:space="preserve"> SEQ Figure \* ARABIC </w:instrText>
      </w:r>
      <w:r w:rsidRPr="00895883">
        <w:rPr>
          <w:i w:val="0"/>
          <w:iCs w:val="0"/>
        </w:rPr>
        <w:fldChar w:fldCharType="separate"/>
      </w:r>
      <w:r w:rsidR="000262B1">
        <w:rPr>
          <w:i w:val="0"/>
          <w:iCs w:val="0"/>
          <w:noProof/>
        </w:rPr>
        <w:t>4</w:t>
      </w:r>
      <w:r w:rsidRPr="00895883">
        <w:rPr>
          <w:i w:val="0"/>
          <w:iCs w:val="0"/>
        </w:rPr>
        <w:fldChar w:fldCharType="end"/>
      </w:r>
      <w:bookmarkEnd w:id="6"/>
      <w:r w:rsidRPr="00895883">
        <w:rPr>
          <w:i w:val="0"/>
          <w:iCs w:val="0"/>
        </w:rPr>
        <w:t>: Loss Curve</w:t>
      </w:r>
    </w:p>
    <w:p w14:paraId="5D230E25" w14:textId="1D81D95E" w:rsidR="002066FF" w:rsidRDefault="00AB4A50" w:rsidP="004D1ECE">
      <w:pPr>
        <w:pStyle w:val="ListParagraph"/>
        <w:ind w:left="1440"/>
      </w:pPr>
      <w:r>
        <w:lastRenderedPageBreak/>
        <w:t>ImageNet</w:t>
      </w:r>
      <w:r w:rsidR="000A0759">
        <w:t>,</w:t>
      </w:r>
      <w:r>
        <w:t xml:space="preserve"> which has</w:t>
      </w:r>
      <w:r w:rsidRPr="00AB4A50">
        <w:t xml:space="preserve"> </w:t>
      </w:r>
      <w:r w:rsidR="0008733F">
        <w:t>21</w:t>
      </w:r>
      <w:r w:rsidR="00DF080B">
        <w:t xml:space="preserve"> million</w:t>
      </w:r>
      <w:r w:rsidRPr="00AB4A50">
        <w:t xml:space="preserve"> Images</w:t>
      </w:r>
      <w:r w:rsidR="000A0759">
        <w:t xml:space="preserve"> </w:t>
      </w:r>
      <w:r w:rsidR="000A0759">
        <w:fldChar w:fldCharType="begin"/>
      </w:r>
      <w:r w:rsidR="0047244E">
        <w:instrText xml:space="preserve"> ADDIN ZOTERO_ITEM CSL_CITATION {"citationID":"rJOLCG8K","properties":{"formattedCitation":"[4]","plainCitation":"[4]","noteIndex":0},"citationItems":[{"id":1112,"uris":["http://zotero.org/users/local/wZJhmR7k/items/BPKCKFBQ"],"uri":["http://zotero.org/users/local/wZJhmR7k/items/BPKCKFBQ"],"itemData":{"id":1112,"type":"article-journal","multi":{"main":{},"_keys":{}},"container-title":"arXiv preprint arXiv:2010.11929","source":"Google Scholar","title":"An image is worth 16x16 words: Transformers for image recognition at scale","title-short":"An image is worth 16x16 words","author":[{"family":"Dosovitskiy","given":"Alexey","multi":{"_key":{}}},{"family":"Beyer","given":"Lucas","multi":{"_key":{}}},{"family":"Kolesnikov","given":"Alexander","multi":{"_key":{}}},{"family":"Weissenborn","given":"Dirk","multi":{"_key":{}}},{"family":"Zhai","given":"Xiaohua","multi":{"_key":{}}},{"family":"Unterthiner","given":"Thomas","multi":{"_key":{}}},{"family":"Dehghani","given":"Mostafa","multi":{"_key":{}}},{"family":"Minderer","given":"Matthias","multi":{"_key":{}}},{"family":"Heigold","given":"Georg","multi":{"_key":{}}},{"family":"Gelly","given":"Sylvain","multi":{"_key":{}}}],"issued":{"date-parts":[["2020"]]},"seeAlso":[],"citation-key":"dosovitskiyImageWorth16x162020"}}],"schema":"https://github.com/citation-style-language/schema/raw/master/csl-citation.json"} </w:instrText>
      </w:r>
      <w:r w:rsidR="000A0759">
        <w:fldChar w:fldCharType="separate"/>
      </w:r>
      <w:r w:rsidR="000A0759" w:rsidRPr="000D1C30">
        <w:rPr>
          <w:rFonts w:ascii="Arial" w:hAnsi="Arial" w:cs="Arial"/>
        </w:rPr>
        <w:t>[4]</w:t>
      </w:r>
      <w:r w:rsidR="000A0759">
        <w:fldChar w:fldCharType="end"/>
      </w:r>
      <w:r w:rsidR="0035452E">
        <w:t>.</w:t>
      </w:r>
      <w:r w:rsidR="000A0759">
        <w:t xml:space="preserve"> In our case</w:t>
      </w:r>
      <w:r w:rsidR="009979A9">
        <w:t xml:space="preserve">, </w:t>
      </w:r>
      <w:r w:rsidR="006876BB">
        <w:t xml:space="preserve">the model weights </w:t>
      </w:r>
      <w:r w:rsidR="00E004CA">
        <w:t>are randomly init</w:t>
      </w:r>
      <w:r w:rsidR="00455C10">
        <w:t>iali</w:t>
      </w:r>
      <w:r w:rsidR="00E004CA">
        <w:t>zed</w:t>
      </w:r>
      <w:r w:rsidR="0008733F">
        <w:t>,</w:t>
      </w:r>
      <w:r w:rsidR="00E004CA">
        <w:t xml:space="preserve"> and we have </w:t>
      </w:r>
      <w:r w:rsidR="00C44908">
        <w:t>less tha</w:t>
      </w:r>
      <w:r w:rsidR="00DF080B">
        <w:t>n</w:t>
      </w:r>
      <w:r w:rsidR="00C44908">
        <w:t xml:space="preserve"> </w:t>
      </w:r>
      <w:r w:rsidR="0008733F">
        <w:t>18.5 K images.</w:t>
      </w:r>
    </w:p>
    <w:p w14:paraId="6A99BA10" w14:textId="40BB0859" w:rsidR="0008733F" w:rsidRDefault="00833F56" w:rsidP="0047244E">
      <w:pPr>
        <w:pStyle w:val="ListParagraph"/>
        <w:numPr>
          <w:ilvl w:val="1"/>
          <w:numId w:val="1"/>
        </w:numPr>
      </w:pPr>
      <w:r>
        <w:t>Typically the d</w:t>
      </w:r>
      <w:r w:rsidR="005E43CF">
        <w:t>ataset split configuration is 113,287, 5,000</w:t>
      </w:r>
      <w:r>
        <w:t>,</w:t>
      </w:r>
      <w:r w:rsidR="005E43CF">
        <w:t xml:space="preserve"> and 5,000 images for training, validation</w:t>
      </w:r>
      <w:r>
        <w:t>,</w:t>
      </w:r>
      <w:r w:rsidR="005E43CF">
        <w:t xml:space="preserve"> and test</w:t>
      </w:r>
      <w:r w:rsidR="008554C1">
        <w:t xml:space="preserve"> </w:t>
      </w:r>
      <w:r w:rsidR="00E8511F">
        <w:t>based on</w:t>
      </w:r>
      <w:r w:rsidR="0047244E">
        <w:t xml:space="preserve"> </w:t>
      </w:r>
      <w:r w:rsidR="0047244E" w:rsidRPr="0047244E">
        <w:rPr>
          <w:rFonts w:ascii="Arial" w:hAnsi="Arial" w:cs="Arial"/>
        </w:rPr>
        <w:t>Karpathy</w:t>
      </w:r>
      <w:r w:rsidR="001F037F">
        <w:rPr>
          <w:rFonts w:ascii="Arial" w:hAnsi="Arial" w:cs="Arial"/>
        </w:rPr>
        <w:t xml:space="preserve"> et al.</w:t>
      </w:r>
      <w:r w:rsidR="00CD1165">
        <w:rPr>
          <w:rFonts w:ascii="Arial" w:hAnsi="Arial" w:cs="Arial"/>
        </w:rPr>
        <w:t>'s</w:t>
      </w:r>
      <w:r w:rsidR="008554C1">
        <w:rPr>
          <w:rFonts w:ascii="Arial" w:hAnsi="Arial" w:cs="Arial"/>
        </w:rPr>
        <w:t xml:space="preserve"> work</w:t>
      </w:r>
      <w:r w:rsidR="00E8511F">
        <w:t xml:space="preserve"> </w:t>
      </w:r>
      <w:r w:rsidR="0047244E">
        <w:fldChar w:fldCharType="begin"/>
      </w:r>
      <w:r w:rsidR="0047244E">
        <w:instrText xml:space="preserve"> ADDIN ZOTERO_ITEM CSL_CITATION {"citationID":"ihLSf1Yh","properties":{"formattedCitation":"[13]","plainCitation":"[13]","noteIndex":0},"citationItems":[{"id":1176,"uris":["http://zotero.org/users/local/wZJhmR7k/items/NA7VE3CE"],"uri":["http://zotero.org/users/local/wZJhmR7k/items/NA7VE3CE"],"itemData":{"id":1176,"type":"paper-conference","multi":{"main":{},"_keys":{}},"container-title":"Proceedings of the IEEE conference on computer vision and pattern recognition","page":"3128–3137","source":"Google Scholar","title":"Deep visual-semantic alignments for generating image descriptions","author":[{"family":"Karpathy","given":"Andrej","multi":{"_key":{}}},{"family":"Fei-Fei","given":"Li","multi":{"_key":{}}}],"issued":{"date-parts":[["2015"]]},"seeAlso":[],"citation-key":"karpathyDeepVisualsemanticAlignments2015"}}],"schema":"https://github.com/citation-style-language/schema/raw/master/csl-citation.json"} </w:instrText>
      </w:r>
      <w:r w:rsidR="0047244E">
        <w:fldChar w:fldCharType="separate"/>
      </w:r>
      <w:r w:rsidR="0047244E" w:rsidRPr="0047244E">
        <w:rPr>
          <w:rFonts w:ascii="Arial" w:hAnsi="Arial" w:cs="Arial"/>
        </w:rPr>
        <w:t>[13]</w:t>
      </w:r>
      <w:r w:rsidR="0047244E">
        <w:fldChar w:fldCharType="end"/>
      </w:r>
      <w:r w:rsidR="001F037F">
        <w:t>.</w:t>
      </w:r>
      <w:r w:rsidR="002911EF">
        <w:t xml:space="preserve"> </w:t>
      </w:r>
      <w:r w:rsidR="00606DC4">
        <w:t>My split ha</w:t>
      </w:r>
      <w:r w:rsidR="00F13F46">
        <w:t>s</w:t>
      </w:r>
      <w:r w:rsidR="00606DC4">
        <w:t xml:space="preserve"> </w:t>
      </w:r>
      <w:r w:rsidR="00455C10">
        <w:t xml:space="preserve">way fewer </w:t>
      </w:r>
      <w:r w:rsidR="00F13F46">
        <w:t>images in the training dataset</w:t>
      </w:r>
      <w:r w:rsidR="005D4FAD">
        <w:t xml:space="preserve"> and</w:t>
      </w:r>
      <w:r w:rsidR="00C91527">
        <w:t xml:space="preserve"> is based on the 80%, 20%, 20% configuration. </w:t>
      </w:r>
    </w:p>
    <w:p w14:paraId="7E828E3D" w14:textId="3FBDF942" w:rsidR="00E37308" w:rsidRPr="00E37308" w:rsidRDefault="00DD70B5" w:rsidP="00E37308">
      <w:pPr>
        <w:pStyle w:val="ListParagraph"/>
        <w:numPr>
          <w:ilvl w:val="0"/>
          <w:numId w:val="1"/>
        </w:numPr>
      </w:pPr>
      <w:r>
        <w:t xml:space="preserve">The image features learned from </w:t>
      </w:r>
      <w:r>
        <w:rPr>
          <w:rFonts w:eastAsiaTheme="minorEastAsia"/>
        </w:rPr>
        <w:t>Resenet101</w:t>
      </w:r>
      <w:r w:rsidR="00E37308">
        <w:rPr>
          <w:rFonts w:eastAsiaTheme="minorEastAsia"/>
        </w:rPr>
        <w:t xml:space="preserve"> are patched to an </w:t>
      </w:r>
      <m:oMath>
        <m:r>
          <w:rPr>
            <w:rFonts w:ascii="Cambria Math" w:eastAsiaTheme="minorEastAsia" w:hAnsi="Cambria Math"/>
          </w:rPr>
          <m:t>N</m:t>
        </m:r>
      </m:oMath>
      <w:r w:rsidR="00E37308">
        <w:rPr>
          <w:rFonts w:eastAsiaTheme="minorEastAsia"/>
        </w:rPr>
        <w:t xml:space="preserve"> patches of size </w:t>
      </w:r>
      <m:oMath>
        <m:r>
          <w:rPr>
            <w:rFonts w:ascii="Cambria Math" w:eastAsiaTheme="minorEastAsia" w:hAnsi="Cambria Math"/>
          </w:rPr>
          <m:t>P×P</m:t>
        </m:r>
      </m:oMath>
      <w:r w:rsidR="00E37308">
        <w:rPr>
          <w:rFonts w:eastAsiaTheme="minorEastAsia"/>
        </w:rPr>
        <w:t>. Such configuration may not be the best design as these features do not have to represent an image that could be transformed into a sequence of subgrids. Flatten the Resnet101's features may be a better design.</w:t>
      </w:r>
    </w:p>
    <w:p w14:paraId="68B3112E" w14:textId="063D0535" w:rsidR="00E37308" w:rsidRPr="00E37308" w:rsidRDefault="00E37308" w:rsidP="00935791">
      <w:pPr>
        <w:pStyle w:val="ListParagraph"/>
        <w:numPr>
          <w:ilvl w:val="0"/>
          <w:numId w:val="1"/>
        </w:numPr>
      </w:pPr>
      <w:r w:rsidRPr="00E37308">
        <w:rPr>
          <w:rFonts w:eastAsiaTheme="minorEastAsia"/>
        </w:rPr>
        <w:t xml:space="preserve">The pre-trained Resent101 has been tuned from the beginning, unlike the word embedding layer. The gradient updates during </w:t>
      </w:r>
      <w:r>
        <w:rPr>
          <w:rFonts w:eastAsiaTheme="minorEastAsia"/>
        </w:rPr>
        <w:t>early training</w:t>
      </w:r>
      <w:r w:rsidRPr="00E37308">
        <w:rPr>
          <w:rFonts w:eastAsiaTheme="minorEastAsia"/>
        </w:rPr>
        <w:t xml:space="preserve"> stages where the model does not learn yet may distor</w:t>
      </w:r>
      <w:r>
        <w:rPr>
          <w:rFonts w:eastAsiaTheme="minorEastAsia"/>
        </w:rPr>
        <w:t>t</w:t>
      </w:r>
      <w:r w:rsidRPr="00E37308">
        <w:rPr>
          <w:rFonts w:eastAsiaTheme="minorEastAsia"/>
        </w:rPr>
        <w:t xml:space="preserve"> the image features of the Resent101</w:t>
      </w:r>
      <w:r>
        <w:rPr>
          <w:rFonts w:eastAsiaTheme="minorEastAsia"/>
        </w:rPr>
        <w:t>.</w:t>
      </w:r>
    </w:p>
    <w:p w14:paraId="443C6128" w14:textId="012B56AA" w:rsidR="00E37308" w:rsidRPr="00F10FE5" w:rsidRDefault="00E37308" w:rsidP="00935791">
      <w:pPr>
        <w:pStyle w:val="ListParagraph"/>
        <w:numPr>
          <w:ilvl w:val="0"/>
          <w:numId w:val="1"/>
        </w:numPr>
      </w:pPr>
      <w:r w:rsidRPr="00E37308">
        <w:rPr>
          <w:rFonts w:eastAsiaTheme="minorEastAsia"/>
        </w:rPr>
        <w:t>Unsuitable hyperparameters</w:t>
      </w:r>
    </w:p>
    <w:p w14:paraId="281272D6" w14:textId="41BD24B1" w:rsidR="00521433" w:rsidRDefault="00342B95" w:rsidP="001D1F8D">
      <w:pPr>
        <w:pStyle w:val="Heading2"/>
      </w:pPr>
      <w:r>
        <w:t>Inference Output</w:t>
      </w:r>
    </w:p>
    <w:p w14:paraId="518CEB5C" w14:textId="36F8CDCD" w:rsidR="00D75F54" w:rsidRDefault="00D75F54" w:rsidP="00D75F54">
      <w:pPr>
        <w:pStyle w:val="Heading3"/>
      </w:pPr>
      <w:r>
        <w:t xml:space="preserve">Generated </w:t>
      </w:r>
      <w:r w:rsidR="002A69D8">
        <w:t>Text Length</w:t>
      </w:r>
    </w:p>
    <w:p w14:paraId="01FBFE34" w14:textId="5088683E" w:rsidR="00E37308" w:rsidRDefault="00592E9E" w:rsidP="00E37308">
      <w:r>
        <w:fldChar w:fldCharType="begin"/>
      </w:r>
      <w:r>
        <w:instrText xml:space="preserve"> REF _Ref98700479 \h </w:instrText>
      </w:r>
      <w:r>
        <w:fldChar w:fldCharType="separate"/>
      </w:r>
      <w:r w:rsidR="00697674" w:rsidRPr="00F1200B">
        <w:rPr>
          <w:i/>
          <w:iCs/>
        </w:rPr>
        <w:t xml:space="preserve">Figure </w:t>
      </w:r>
      <w:r w:rsidR="00697674">
        <w:rPr>
          <w:i/>
          <w:iCs/>
          <w:noProof/>
        </w:rPr>
        <w:t>5</w:t>
      </w:r>
      <w:r>
        <w:fldChar w:fldCharType="end"/>
      </w:r>
      <w:r>
        <w:t xml:space="preserve"> </w:t>
      </w:r>
      <w:r w:rsidR="00E37308">
        <w:t xml:space="preserve">shows the generated caption's lengths distribution. The Figure indicates that the model </w:t>
      </w:r>
      <w:r w:rsidR="00E37308" w:rsidRPr="00E37308">
        <w:t>tends to generate shorter captions</w:t>
      </w:r>
      <w:r w:rsidR="00E37308">
        <w:t xml:space="preserve">. The distribution of the training caption's lengths (left) </w:t>
      </w:r>
      <w:r w:rsidR="00E37308">
        <w:rPr>
          <w:lang w:bidi="ar-EG"/>
        </w:rPr>
        <w:t xml:space="preserve">explains that behavior; the distribution of the lengths is </w:t>
      </w:r>
      <w:r w:rsidR="00E37308" w:rsidRPr="00E37308">
        <w:t>positively skewed</w:t>
      </w:r>
      <w:r w:rsidR="00E37308">
        <w:rPr>
          <w:lang w:bidi="ar-EG"/>
        </w:rPr>
        <w:t>. More specifically, the maximum caption length generated by the model (</w:t>
      </w:r>
      <w:r w:rsidR="00E37308" w:rsidRPr="00E37308">
        <w:rPr>
          <w:lang w:bidi="ar-EG"/>
        </w:rPr>
        <w:t>21</w:t>
      </w:r>
      <w:r w:rsidR="00E37308">
        <w:rPr>
          <w:lang w:bidi="ar-EG"/>
        </w:rPr>
        <w:t xml:space="preserve"> tokens) accounts for </w:t>
      </w:r>
      <w:r w:rsidR="00E37308" w:rsidRPr="00E37308">
        <w:t>98.66% of the lengths in the training set</w:t>
      </w:r>
      <w:r w:rsidR="00E37308">
        <w:t>. See “c</w:t>
      </w:r>
      <w:r w:rsidR="00E37308" w:rsidRPr="00E37308">
        <w:t>ode/experiment.ipynb</w:t>
      </w:r>
      <w:r w:rsidR="00E37308">
        <w:t xml:space="preserve"> Section 1.3”.</w:t>
      </w:r>
    </w:p>
    <w:p w14:paraId="3D6F4ABB" w14:textId="77777777" w:rsidR="00F1200B" w:rsidRDefault="00AA5F97" w:rsidP="00F1200B">
      <w:pPr>
        <w:keepNext/>
      </w:pPr>
      <w:r>
        <w:rPr>
          <w:noProof/>
          <w:lang w:bidi="ar-EG"/>
        </w:rPr>
        <w:drawing>
          <wp:inline distT="0" distB="0" distL="0" distR="0" wp14:anchorId="427D84B2" wp14:editId="41CFA258">
            <wp:extent cx="5759450" cy="2587567"/>
            <wp:effectExtent l="0" t="0" r="0" b="381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rotWithShape="1">
                    <a:blip r:embed="rId12">
                      <a:extLst>
                        <a:ext uri="{28A0092B-C50C-407E-A947-70E740481C1C}">
                          <a14:useLocalDpi xmlns:a14="http://schemas.microsoft.com/office/drawing/2010/main" val="0"/>
                        </a:ext>
                      </a:extLst>
                    </a:blip>
                    <a:srcRect t="6880"/>
                    <a:stretch/>
                  </pic:blipFill>
                  <pic:spPr bwMode="auto">
                    <a:xfrm>
                      <a:off x="0" y="0"/>
                      <a:ext cx="5759450" cy="2587567"/>
                    </a:xfrm>
                    <a:prstGeom prst="rect">
                      <a:avLst/>
                    </a:prstGeom>
                    <a:ln>
                      <a:noFill/>
                    </a:ln>
                    <a:extLst>
                      <a:ext uri="{53640926-AAD7-44D8-BBD7-CCE9431645EC}">
                        <a14:shadowObscured xmlns:a14="http://schemas.microsoft.com/office/drawing/2010/main"/>
                      </a:ext>
                    </a:extLst>
                  </pic:spPr>
                </pic:pic>
              </a:graphicData>
            </a:graphic>
          </wp:inline>
        </w:drawing>
      </w:r>
    </w:p>
    <w:p w14:paraId="5F85960E" w14:textId="423B8E81" w:rsidR="0026295B" w:rsidRPr="00F1200B" w:rsidRDefault="00F1200B" w:rsidP="00F1200B">
      <w:pPr>
        <w:pStyle w:val="Caption"/>
        <w:jc w:val="center"/>
        <w:rPr>
          <w:i w:val="0"/>
          <w:iCs w:val="0"/>
          <w:lang w:bidi="ar-EG"/>
        </w:rPr>
      </w:pPr>
      <w:bookmarkStart w:id="7" w:name="_Ref98700479"/>
      <w:r w:rsidRPr="00F1200B">
        <w:rPr>
          <w:i w:val="0"/>
          <w:iCs w:val="0"/>
        </w:rPr>
        <w:t xml:space="preserve">Figure </w:t>
      </w:r>
      <w:r w:rsidRPr="00F1200B">
        <w:rPr>
          <w:i w:val="0"/>
          <w:iCs w:val="0"/>
        </w:rPr>
        <w:fldChar w:fldCharType="begin"/>
      </w:r>
      <w:r w:rsidRPr="00F1200B">
        <w:rPr>
          <w:i w:val="0"/>
          <w:iCs w:val="0"/>
        </w:rPr>
        <w:instrText xml:space="preserve"> SEQ Figure \* ARABIC </w:instrText>
      </w:r>
      <w:r w:rsidRPr="00F1200B">
        <w:rPr>
          <w:i w:val="0"/>
          <w:iCs w:val="0"/>
        </w:rPr>
        <w:fldChar w:fldCharType="separate"/>
      </w:r>
      <w:r w:rsidR="000262B1">
        <w:rPr>
          <w:i w:val="0"/>
          <w:iCs w:val="0"/>
          <w:noProof/>
        </w:rPr>
        <w:t>5</w:t>
      </w:r>
      <w:r w:rsidRPr="00F1200B">
        <w:rPr>
          <w:i w:val="0"/>
          <w:iCs w:val="0"/>
        </w:rPr>
        <w:fldChar w:fldCharType="end"/>
      </w:r>
      <w:bookmarkEnd w:id="7"/>
      <w:r w:rsidRPr="00F1200B">
        <w:rPr>
          <w:i w:val="0"/>
          <w:iCs w:val="0"/>
        </w:rPr>
        <w:t>: Generated caption's lengths distribution</w:t>
      </w:r>
    </w:p>
    <w:p w14:paraId="10AEDA05" w14:textId="29C1521D" w:rsidR="002A69D8" w:rsidRDefault="002A69D8" w:rsidP="002A69D8">
      <w:pPr>
        <w:pStyle w:val="Heading3"/>
      </w:pPr>
      <w:r>
        <w:lastRenderedPageBreak/>
        <w:t>NLG Metrics</w:t>
      </w:r>
    </w:p>
    <w:p w14:paraId="6531D045" w14:textId="19BE08E2" w:rsidR="00E37308" w:rsidRDefault="00E37308" w:rsidP="00E37308">
      <w:r>
        <w:t>The table below shows the mean and standard deviation of the performance metrics across the test dataset. T</w:t>
      </w:r>
      <w:r w:rsidRPr="00E37308">
        <w:t xml:space="preserve">he bleu4 has the highest </w:t>
      </w:r>
      <w:r>
        <w:t>var</w:t>
      </w:r>
      <w:r w:rsidRPr="00E37308">
        <w:t>iation</w:t>
      </w:r>
      <w:r>
        <w:t>,</w:t>
      </w:r>
      <w:r w:rsidRPr="00E37308">
        <w:t xml:space="preserve"> suggesting that the performance varies across the dataset.</w:t>
      </w:r>
      <w:r>
        <w:t xml:space="preserve"> This high variation is expected as the model training needs improvement, as discussed above.</w:t>
      </w:r>
      <w:r w:rsidRPr="00E37308">
        <w:t xml:space="preserve"> Also, the distribution of the bleu4 scores over the test set shows that 83.3% of the scores are less than 0.5.</w:t>
      </w:r>
      <w:r>
        <w:t xml:space="preserve"> See “c</w:t>
      </w:r>
      <w:r w:rsidRPr="00E37308">
        <w:t>ode/experiment.ipynb</w:t>
      </w:r>
      <w:r>
        <w:t xml:space="preserve"> Section 1.4”.</w:t>
      </w:r>
    </w:p>
    <w:tbl>
      <w:tblPr>
        <w:tblStyle w:val="TableGrid"/>
        <w:tblW w:w="0" w:type="auto"/>
        <w:tblLook w:val="04A0" w:firstRow="1" w:lastRow="0" w:firstColumn="1" w:lastColumn="0" w:noHBand="0" w:noVBand="1"/>
      </w:tblPr>
      <w:tblGrid>
        <w:gridCol w:w="1294"/>
        <w:gridCol w:w="1294"/>
        <w:gridCol w:w="1294"/>
        <w:gridCol w:w="1294"/>
        <w:gridCol w:w="1294"/>
        <w:gridCol w:w="1295"/>
        <w:gridCol w:w="1295"/>
      </w:tblGrid>
      <w:tr w:rsidR="00E37308" w:rsidRPr="00E37308" w14:paraId="6A4FD856" w14:textId="77777777" w:rsidTr="00E37308">
        <w:tc>
          <w:tcPr>
            <w:tcW w:w="1294" w:type="dxa"/>
            <w:tcBorders>
              <w:bottom w:val="single" w:sz="4" w:space="0" w:color="auto"/>
            </w:tcBorders>
          </w:tcPr>
          <w:p w14:paraId="0A33771E" w14:textId="77777777" w:rsidR="00E37308" w:rsidRPr="00E37308" w:rsidRDefault="00E37308" w:rsidP="00935791">
            <w:pPr>
              <w:rPr>
                <w:lang w:val="da-DK"/>
              </w:rPr>
            </w:pPr>
          </w:p>
        </w:tc>
        <w:tc>
          <w:tcPr>
            <w:tcW w:w="1294" w:type="dxa"/>
            <w:tcBorders>
              <w:bottom w:val="single" w:sz="4" w:space="0" w:color="auto"/>
            </w:tcBorders>
          </w:tcPr>
          <w:p w14:paraId="736D7264" w14:textId="77777777" w:rsidR="00E37308" w:rsidRPr="00E37308" w:rsidRDefault="00E37308" w:rsidP="00E37308">
            <w:pPr>
              <w:jc w:val="center"/>
              <w:rPr>
                <w:lang w:val="da-DK"/>
              </w:rPr>
            </w:pPr>
            <w:r w:rsidRPr="00E37308">
              <w:rPr>
                <w:lang w:val="da-DK"/>
              </w:rPr>
              <w:t>bleu1</w:t>
            </w:r>
          </w:p>
        </w:tc>
        <w:tc>
          <w:tcPr>
            <w:tcW w:w="1294" w:type="dxa"/>
            <w:tcBorders>
              <w:bottom w:val="single" w:sz="4" w:space="0" w:color="auto"/>
            </w:tcBorders>
          </w:tcPr>
          <w:p w14:paraId="48CA64E2" w14:textId="77777777" w:rsidR="00E37308" w:rsidRPr="00E37308" w:rsidRDefault="00E37308" w:rsidP="00E37308">
            <w:pPr>
              <w:jc w:val="center"/>
              <w:rPr>
                <w:lang w:val="da-DK"/>
              </w:rPr>
            </w:pPr>
            <w:r w:rsidRPr="00E37308">
              <w:rPr>
                <w:lang w:val="da-DK"/>
              </w:rPr>
              <w:t>bleu2</w:t>
            </w:r>
          </w:p>
        </w:tc>
        <w:tc>
          <w:tcPr>
            <w:tcW w:w="1294" w:type="dxa"/>
            <w:tcBorders>
              <w:bottom w:val="single" w:sz="4" w:space="0" w:color="auto"/>
            </w:tcBorders>
          </w:tcPr>
          <w:p w14:paraId="178D0400" w14:textId="77777777" w:rsidR="00E37308" w:rsidRPr="00E37308" w:rsidRDefault="00E37308" w:rsidP="00E37308">
            <w:pPr>
              <w:jc w:val="center"/>
              <w:rPr>
                <w:lang w:val="da-DK"/>
              </w:rPr>
            </w:pPr>
            <w:r w:rsidRPr="00E37308">
              <w:rPr>
                <w:lang w:val="da-DK"/>
              </w:rPr>
              <w:t>bleu3</w:t>
            </w:r>
          </w:p>
        </w:tc>
        <w:tc>
          <w:tcPr>
            <w:tcW w:w="1294" w:type="dxa"/>
            <w:tcBorders>
              <w:bottom w:val="single" w:sz="4" w:space="0" w:color="auto"/>
            </w:tcBorders>
          </w:tcPr>
          <w:p w14:paraId="17DF3BEF" w14:textId="77777777" w:rsidR="00E37308" w:rsidRPr="00E37308" w:rsidRDefault="00E37308" w:rsidP="00E37308">
            <w:pPr>
              <w:jc w:val="center"/>
              <w:rPr>
                <w:lang w:val="da-DK"/>
              </w:rPr>
            </w:pPr>
            <w:r w:rsidRPr="00E37308">
              <w:rPr>
                <w:lang w:val="da-DK"/>
              </w:rPr>
              <w:t>bleu4</w:t>
            </w:r>
          </w:p>
        </w:tc>
        <w:tc>
          <w:tcPr>
            <w:tcW w:w="1295" w:type="dxa"/>
            <w:tcBorders>
              <w:bottom w:val="single" w:sz="4" w:space="0" w:color="auto"/>
            </w:tcBorders>
          </w:tcPr>
          <w:p w14:paraId="6A0B01AF" w14:textId="77777777" w:rsidR="00E37308" w:rsidRPr="00E37308" w:rsidRDefault="00E37308" w:rsidP="00E37308">
            <w:pPr>
              <w:jc w:val="center"/>
              <w:rPr>
                <w:lang w:val="da-DK"/>
              </w:rPr>
            </w:pPr>
            <w:r w:rsidRPr="00E37308">
              <w:rPr>
                <w:lang w:val="da-DK"/>
              </w:rPr>
              <w:t>gleu</w:t>
            </w:r>
          </w:p>
        </w:tc>
        <w:tc>
          <w:tcPr>
            <w:tcW w:w="1295" w:type="dxa"/>
            <w:tcBorders>
              <w:bottom w:val="single" w:sz="4" w:space="0" w:color="auto"/>
            </w:tcBorders>
          </w:tcPr>
          <w:p w14:paraId="434C89D0" w14:textId="77777777" w:rsidR="00E37308" w:rsidRPr="00E37308" w:rsidRDefault="00E37308" w:rsidP="00E37308">
            <w:pPr>
              <w:jc w:val="center"/>
              <w:rPr>
                <w:lang w:val="da-DK"/>
              </w:rPr>
            </w:pPr>
            <w:r w:rsidRPr="00E37308">
              <w:rPr>
                <w:lang w:val="da-DK"/>
              </w:rPr>
              <w:t>meteor</w:t>
            </w:r>
          </w:p>
        </w:tc>
      </w:tr>
      <w:tr w:rsidR="00E37308" w:rsidRPr="00E37308" w14:paraId="274DED99" w14:textId="77777777" w:rsidTr="00E37308">
        <w:tc>
          <w:tcPr>
            <w:tcW w:w="1294" w:type="dxa"/>
            <w:tcBorders>
              <w:bottom w:val="single" w:sz="4" w:space="0" w:color="auto"/>
            </w:tcBorders>
          </w:tcPr>
          <w:p w14:paraId="6DC6F589" w14:textId="77777777" w:rsidR="00E37308" w:rsidRDefault="00E37308" w:rsidP="00935791">
            <w:r w:rsidRPr="00E37308">
              <w:t xml:space="preserve">mean ± </w:t>
            </w:r>
          </w:p>
          <w:p w14:paraId="142B4B0A" w14:textId="54D0EAA7" w:rsidR="00E37308" w:rsidRPr="00E37308" w:rsidRDefault="00E37308" w:rsidP="00935791">
            <w:r w:rsidRPr="00E37308">
              <w:t>std</w:t>
            </w:r>
          </w:p>
        </w:tc>
        <w:tc>
          <w:tcPr>
            <w:tcW w:w="1294" w:type="dxa"/>
            <w:tcBorders>
              <w:bottom w:val="single" w:sz="4" w:space="0" w:color="auto"/>
            </w:tcBorders>
          </w:tcPr>
          <w:p w14:paraId="5BEA7268" w14:textId="77777777" w:rsidR="00E37308" w:rsidRPr="00E37308" w:rsidRDefault="00E37308" w:rsidP="00E37308">
            <w:pPr>
              <w:jc w:val="center"/>
            </w:pPr>
            <w:r w:rsidRPr="00E37308">
              <w:t>0.7180 ± 0.17</w:t>
            </w:r>
          </w:p>
        </w:tc>
        <w:tc>
          <w:tcPr>
            <w:tcW w:w="1294" w:type="dxa"/>
            <w:tcBorders>
              <w:bottom w:val="single" w:sz="4" w:space="0" w:color="auto"/>
            </w:tcBorders>
          </w:tcPr>
          <w:p w14:paraId="4C33ED53" w14:textId="77777777" w:rsidR="00E37308" w:rsidRPr="00E37308" w:rsidRDefault="00E37308" w:rsidP="00E37308">
            <w:pPr>
              <w:jc w:val="center"/>
            </w:pPr>
            <w:r w:rsidRPr="00E37308">
              <w:t>0.5116 ± 0.226</w:t>
            </w:r>
          </w:p>
        </w:tc>
        <w:tc>
          <w:tcPr>
            <w:tcW w:w="1294" w:type="dxa"/>
            <w:tcBorders>
              <w:bottom w:val="single" w:sz="4" w:space="0" w:color="auto"/>
            </w:tcBorders>
          </w:tcPr>
          <w:p w14:paraId="7F24786B" w14:textId="77777777" w:rsidR="00E37308" w:rsidRPr="00E37308" w:rsidRDefault="00E37308" w:rsidP="00E37308">
            <w:pPr>
              <w:jc w:val="center"/>
            </w:pPr>
            <w:r w:rsidRPr="00E37308">
              <w:t>0.3791 ± 0.227</w:t>
            </w:r>
          </w:p>
        </w:tc>
        <w:tc>
          <w:tcPr>
            <w:tcW w:w="1294" w:type="dxa"/>
            <w:tcBorders>
              <w:bottom w:val="single" w:sz="4" w:space="0" w:color="auto"/>
            </w:tcBorders>
          </w:tcPr>
          <w:p w14:paraId="352C96F6" w14:textId="77777777" w:rsidR="00E37308" w:rsidRPr="00E37308" w:rsidRDefault="00E37308" w:rsidP="00E37308">
            <w:pPr>
              <w:jc w:val="center"/>
            </w:pPr>
            <w:r w:rsidRPr="00E37308">
              <w:t>0.2918 ± 0.215</w:t>
            </w:r>
          </w:p>
        </w:tc>
        <w:tc>
          <w:tcPr>
            <w:tcW w:w="1295" w:type="dxa"/>
            <w:tcBorders>
              <w:bottom w:val="single" w:sz="4" w:space="0" w:color="auto"/>
            </w:tcBorders>
          </w:tcPr>
          <w:p w14:paraId="0AA81909" w14:textId="77777777" w:rsidR="00E37308" w:rsidRPr="00E37308" w:rsidRDefault="00E37308" w:rsidP="00E37308">
            <w:pPr>
              <w:jc w:val="center"/>
            </w:pPr>
            <w:r w:rsidRPr="00E37308">
              <w:t>0.2814 ± 0.174</w:t>
            </w:r>
          </w:p>
        </w:tc>
        <w:tc>
          <w:tcPr>
            <w:tcW w:w="1295" w:type="dxa"/>
            <w:tcBorders>
              <w:bottom w:val="single" w:sz="4" w:space="0" w:color="auto"/>
            </w:tcBorders>
          </w:tcPr>
          <w:p w14:paraId="6DD5348D" w14:textId="77777777" w:rsidR="00E37308" w:rsidRPr="00E37308" w:rsidRDefault="00E37308" w:rsidP="00E37308">
            <w:pPr>
              <w:jc w:val="center"/>
            </w:pPr>
            <w:r w:rsidRPr="00E37308">
              <w:t>0.4975 ± 0.193</w:t>
            </w:r>
          </w:p>
        </w:tc>
      </w:tr>
      <w:tr w:rsidR="00E37308" w:rsidRPr="00E37308" w14:paraId="02924BDB" w14:textId="77777777" w:rsidTr="00E37308">
        <w:tc>
          <w:tcPr>
            <w:tcW w:w="1294" w:type="dxa"/>
            <w:tcBorders>
              <w:top w:val="single" w:sz="4" w:space="0" w:color="auto"/>
              <w:left w:val="nil"/>
              <w:bottom w:val="nil"/>
              <w:right w:val="nil"/>
            </w:tcBorders>
          </w:tcPr>
          <w:p w14:paraId="429F2EFA" w14:textId="77777777" w:rsidR="00E37308" w:rsidRPr="00E37308" w:rsidRDefault="00E37308" w:rsidP="00935791"/>
        </w:tc>
        <w:tc>
          <w:tcPr>
            <w:tcW w:w="1294" w:type="dxa"/>
            <w:tcBorders>
              <w:top w:val="single" w:sz="4" w:space="0" w:color="auto"/>
              <w:left w:val="nil"/>
              <w:bottom w:val="nil"/>
              <w:right w:val="nil"/>
            </w:tcBorders>
          </w:tcPr>
          <w:p w14:paraId="6FDA07A1" w14:textId="77777777" w:rsidR="00E37308" w:rsidRPr="00E37308" w:rsidRDefault="00E37308" w:rsidP="00E37308">
            <w:pPr>
              <w:jc w:val="center"/>
            </w:pPr>
          </w:p>
        </w:tc>
        <w:tc>
          <w:tcPr>
            <w:tcW w:w="1294" w:type="dxa"/>
            <w:tcBorders>
              <w:top w:val="single" w:sz="4" w:space="0" w:color="auto"/>
              <w:left w:val="nil"/>
              <w:bottom w:val="nil"/>
              <w:right w:val="nil"/>
            </w:tcBorders>
          </w:tcPr>
          <w:p w14:paraId="1A63B163" w14:textId="77777777" w:rsidR="00E37308" w:rsidRPr="00E37308" w:rsidRDefault="00E37308" w:rsidP="00E37308">
            <w:pPr>
              <w:jc w:val="center"/>
            </w:pPr>
          </w:p>
        </w:tc>
        <w:tc>
          <w:tcPr>
            <w:tcW w:w="1294" w:type="dxa"/>
            <w:tcBorders>
              <w:top w:val="single" w:sz="4" w:space="0" w:color="auto"/>
              <w:left w:val="nil"/>
              <w:bottom w:val="nil"/>
              <w:right w:val="nil"/>
            </w:tcBorders>
          </w:tcPr>
          <w:p w14:paraId="7D98ED37" w14:textId="77777777" w:rsidR="00E37308" w:rsidRPr="00E37308" w:rsidRDefault="00E37308" w:rsidP="00E37308">
            <w:pPr>
              <w:jc w:val="center"/>
            </w:pPr>
          </w:p>
        </w:tc>
        <w:tc>
          <w:tcPr>
            <w:tcW w:w="1294" w:type="dxa"/>
            <w:tcBorders>
              <w:top w:val="single" w:sz="4" w:space="0" w:color="auto"/>
              <w:left w:val="nil"/>
              <w:bottom w:val="nil"/>
              <w:right w:val="nil"/>
            </w:tcBorders>
          </w:tcPr>
          <w:p w14:paraId="6ED15768" w14:textId="77777777" w:rsidR="00E37308" w:rsidRPr="00E37308" w:rsidRDefault="00E37308" w:rsidP="00E37308">
            <w:pPr>
              <w:jc w:val="center"/>
            </w:pPr>
          </w:p>
        </w:tc>
        <w:tc>
          <w:tcPr>
            <w:tcW w:w="1295" w:type="dxa"/>
            <w:tcBorders>
              <w:top w:val="single" w:sz="4" w:space="0" w:color="auto"/>
              <w:left w:val="nil"/>
              <w:bottom w:val="nil"/>
              <w:right w:val="nil"/>
            </w:tcBorders>
          </w:tcPr>
          <w:p w14:paraId="70131781" w14:textId="77777777" w:rsidR="00E37308" w:rsidRPr="00E37308" w:rsidRDefault="00E37308" w:rsidP="00E37308">
            <w:pPr>
              <w:jc w:val="center"/>
            </w:pPr>
          </w:p>
        </w:tc>
        <w:tc>
          <w:tcPr>
            <w:tcW w:w="1295" w:type="dxa"/>
            <w:tcBorders>
              <w:top w:val="single" w:sz="4" w:space="0" w:color="auto"/>
              <w:left w:val="nil"/>
              <w:bottom w:val="nil"/>
              <w:right w:val="nil"/>
            </w:tcBorders>
          </w:tcPr>
          <w:p w14:paraId="2779B144" w14:textId="77777777" w:rsidR="00E37308" w:rsidRPr="00E37308" w:rsidRDefault="00E37308" w:rsidP="00E37308">
            <w:pPr>
              <w:jc w:val="center"/>
            </w:pPr>
          </w:p>
        </w:tc>
      </w:tr>
    </w:tbl>
    <w:p w14:paraId="3A731A03" w14:textId="0190A8C2" w:rsidR="006730C5" w:rsidRDefault="006730C5" w:rsidP="006730C5">
      <w:pPr>
        <w:pStyle w:val="Heading3"/>
      </w:pPr>
      <w:r>
        <w:t>Attention Visualisation</w:t>
      </w:r>
    </w:p>
    <w:p w14:paraId="5CE82CB5" w14:textId="4D420264" w:rsidR="00E37308" w:rsidRDefault="00E37308" w:rsidP="00E37308">
      <w:r>
        <w:t>I will examine the last layer of the transformer encoder-decoder attention. The weights are averaged across its heads. Section 1.5 in the notebook "c</w:t>
      </w:r>
      <w:r w:rsidRPr="00E37308">
        <w:t>ode/experiment.ipynb</w:t>
      </w:r>
      <w:r>
        <w:t>" shows that the weights contain outliers. I considered weights that far from 99.95% percentile and higher as outliers. The outlier's values are capped to the 99.95% percentile.</w:t>
      </w:r>
    </w:p>
    <w:p w14:paraId="7BEC7666" w14:textId="5E75DC8D" w:rsidR="00E37308" w:rsidRDefault="00E37308" w:rsidP="009647A8">
      <w:r>
        <w:t>Fourteen samples were randomly selected from the test split to be examined. The sample image is superimposed with the attention weights for each generated token. The output is saved in either GIF format (one image for all generated tokens) or png format (one image for each token). All superimposed images are saved under "</w:t>
      </w:r>
      <w:r w:rsidRPr="00E37308">
        <w:t>images/tests</w:t>
      </w:r>
      <w:r>
        <w:t xml:space="preserve">". The reader can examine the selected fourteen superimposed images under section 2.0 from the experiments notebook, see </w:t>
      </w:r>
      <w:r w:rsidR="00B474C9">
        <w:fldChar w:fldCharType="begin"/>
      </w:r>
      <w:r w:rsidR="00B474C9">
        <w:instrText xml:space="preserve"> REF _Ref98701187 \h </w:instrText>
      </w:r>
      <w:r w:rsidR="00B474C9">
        <w:fldChar w:fldCharType="separate"/>
      </w:r>
      <w:r w:rsidR="00697674">
        <w:t xml:space="preserve">Figure </w:t>
      </w:r>
      <w:r w:rsidR="00697674">
        <w:rPr>
          <w:noProof/>
        </w:rPr>
        <w:t>6</w:t>
      </w:r>
      <w:r w:rsidR="00B474C9">
        <w:fldChar w:fldCharType="end"/>
      </w:r>
      <w:r>
        <w:t xml:space="preserve">. You need to rerun all cells under Section 2.0. The </w:t>
      </w:r>
      <w:r w:rsidR="00734CC8">
        <w:t>samples</w:t>
      </w:r>
      <w:r>
        <w:t xml:space="preserve"> are categorized as follows:</w:t>
      </w:r>
    </w:p>
    <w:p w14:paraId="1E0CCD71" w14:textId="6F15928E" w:rsidR="00E37308" w:rsidRDefault="00E37308" w:rsidP="00E37308">
      <w:pPr>
        <w:pStyle w:val="ListParagraph"/>
        <w:numPr>
          <w:ilvl w:val="0"/>
          <w:numId w:val="2"/>
        </w:numPr>
        <w:tabs>
          <w:tab w:val="left" w:pos="1701"/>
        </w:tabs>
        <w:spacing w:afterLines="60" w:after="144"/>
      </w:pPr>
      <w:r>
        <w:t>two samples that have the highest bleu4= 1.0</w:t>
      </w:r>
    </w:p>
    <w:p w14:paraId="6C322B42" w14:textId="29A44919" w:rsidR="00E37308" w:rsidRDefault="00E37308" w:rsidP="00E37308">
      <w:pPr>
        <w:pStyle w:val="ListParagraph"/>
        <w:numPr>
          <w:ilvl w:val="0"/>
          <w:numId w:val="2"/>
        </w:numPr>
        <w:tabs>
          <w:tab w:val="left" w:pos="1701"/>
        </w:tabs>
        <w:spacing w:afterLines="60" w:after="144"/>
      </w:pPr>
      <w:r>
        <w:t>four samples that have the lowest bleu4 scores</w:t>
      </w:r>
    </w:p>
    <w:p w14:paraId="5BB2808E" w14:textId="1E951322" w:rsidR="00E37308" w:rsidRDefault="00E37308" w:rsidP="00E37308">
      <w:pPr>
        <w:pStyle w:val="ListParagraph"/>
        <w:numPr>
          <w:ilvl w:val="0"/>
          <w:numId w:val="2"/>
        </w:numPr>
        <w:tabs>
          <w:tab w:val="left" w:pos="1701"/>
        </w:tabs>
        <w:spacing w:afterLines="60" w:after="144"/>
      </w:pPr>
      <w:r>
        <w:t>two samples that have the low value of bleu4 [up to 0.5]</w:t>
      </w:r>
    </w:p>
    <w:p w14:paraId="69FAB1E8" w14:textId="573A8178" w:rsidR="00E37308" w:rsidRDefault="00E37308" w:rsidP="00E37308">
      <w:pPr>
        <w:pStyle w:val="ListParagraph"/>
        <w:numPr>
          <w:ilvl w:val="0"/>
          <w:numId w:val="2"/>
        </w:numPr>
        <w:tabs>
          <w:tab w:val="left" w:pos="1701"/>
        </w:tabs>
        <w:spacing w:afterLines="60" w:after="144"/>
        <w:ind w:left="714" w:hanging="357"/>
      </w:pPr>
      <w:r>
        <w:t>two samples that have bleu4 score= (0.5 - 0.7]</w:t>
      </w:r>
    </w:p>
    <w:p w14:paraId="518807D1" w14:textId="767439FC" w:rsidR="00E37308" w:rsidRDefault="00E37308" w:rsidP="00E37308">
      <w:pPr>
        <w:pStyle w:val="ListParagraph"/>
        <w:numPr>
          <w:ilvl w:val="0"/>
          <w:numId w:val="2"/>
        </w:numPr>
        <w:tabs>
          <w:tab w:val="left" w:pos="1701"/>
        </w:tabs>
        <w:spacing w:afterLines="60" w:after="144"/>
        <w:ind w:left="714" w:hanging="357"/>
      </w:pPr>
      <w:r>
        <w:t>two samples that have bleu4 score=(0.7 - 0.8]</w:t>
      </w:r>
    </w:p>
    <w:p w14:paraId="668C4C38" w14:textId="3DF62721" w:rsidR="00E37308" w:rsidRDefault="00E37308" w:rsidP="00E37308">
      <w:pPr>
        <w:pStyle w:val="ListParagraph"/>
        <w:numPr>
          <w:ilvl w:val="0"/>
          <w:numId w:val="2"/>
        </w:numPr>
        <w:tabs>
          <w:tab w:val="left" w:pos="1701"/>
        </w:tabs>
        <w:spacing w:afterLines="60" w:after="144"/>
      </w:pPr>
      <w:r>
        <w:t>two samples that have bleu4 score= (0.8 - 1.0)</w:t>
      </w:r>
    </w:p>
    <w:p w14:paraId="2747FED9" w14:textId="6A5DEF30" w:rsidR="0091686C" w:rsidRDefault="001701CA" w:rsidP="001701CA">
      <w:pPr>
        <w:pStyle w:val="Heading3"/>
      </w:pPr>
      <w:r>
        <w:t>Comments on Attention Visualizations</w:t>
      </w:r>
    </w:p>
    <w:p w14:paraId="30ADF8A7" w14:textId="14037192" w:rsidR="0026427B" w:rsidRPr="0026427B" w:rsidRDefault="0026427B" w:rsidP="0026427B">
      <w:pPr>
        <w:pStyle w:val="Heading4"/>
      </w:pPr>
      <w:r>
        <w:t>Determiner noun referencing:</w:t>
      </w:r>
    </w:p>
    <w:p w14:paraId="19A01204" w14:textId="6501C891" w:rsidR="006D4AB9" w:rsidRDefault="00D962EE" w:rsidP="00D962EE">
      <w:r>
        <w:t>It seems that the transformer can correlate the constituents of some linguistic expressions like determiner</w:t>
      </w:r>
      <w:r w:rsidR="006978E0">
        <w:t xml:space="preserve"> </w:t>
      </w:r>
      <w:r>
        <w:t>+</w:t>
      </w:r>
      <w:r w:rsidR="006978E0">
        <w:t xml:space="preserve"> </w:t>
      </w:r>
      <w:r>
        <w:t xml:space="preserve">noun and determiner + adjective + noun; as an example, </w:t>
      </w:r>
      <w:r w:rsidR="00E1120A">
        <w:fldChar w:fldCharType="begin"/>
      </w:r>
      <w:r w:rsidR="00E1120A">
        <w:instrText xml:space="preserve"> REF _Ref98706406 \h </w:instrText>
      </w:r>
      <w:r w:rsidR="00E1120A">
        <w:fldChar w:fldCharType="separate"/>
      </w:r>
      <w:r w:rsidR="00697674">
        <w:t xml:space="preserve">Figure </w:t>
      </w:r>
      <w:r w:rsidR="00697674">
        <w:rPr>
          <w:noProof/>
        </w:rPr>
        <w:t>7</w:t>
      </w:r>
      <w:r w:rsidR="00E1120A">
        <w:fldChar w:fldCharType="end"/>
      </w:r>
      <w:r w:rsidR="00831066">
        <w:t xml:space="preserve"> </w:t>
      </w:r>
      <w:r>
        <w:t xml:space="preserve">and </w:t>
      </w:r>
      <w:r w:rsidR="00E1120A">
        <w:fldChar w:fldCharType="begin"/>
      </w:r>
      <w:r w:rsidR="00E1120A">
        <w:instrText xml:space="preserve"> REF _Ref98706514 \h </w:instrText>
      </w:r>
      <w:r w:rsidR="00E1120A">
        <w:fldChar w:fldCharType="separate"/>
      </w:r>
      <w:r w:rsidR="00697674">
        <w:t xml:space="preserve">Figure </w:t>
      </w:r>
      <w:r w:rsidR="00697674">
        <w:rPr>
          <w:noProof/>
        </w:rPr>
        <w:t>8</w:t>
      </w:r>
      <w:r w:rsidR="00E1120A">
        <w:fldChar w:fldCharType="end"/>
      </w:r>
      <w:r>
        <w:t xml:space="preserve"> show the attention visualization for two noun phrases: </w:t>
      </w:r>
      <w:r w:rsidR="00831066">
        <w:t>"a man" [bleu4: 1.0]</w:t>
      </w:r>
      <w:r w:rsidR="00E1120A">
        <w:t xml:space="preserve">, and </w:t>
      </w:r>
      <w:r>
        <w:t>"the dry grass" [bleu-4:</w:t>
      </w:r>
      <w:r w:rsidR="00D7172E">
        <w:t>.0373</w:t>
      </w:r>
      <w:r>
        <w:t>]</w:t>
      </w:r>
      <w:r w:rsidR="00FB5628">
        <w:t xml:space="preserve">. </w:t>
      </w:r>
      <w:r w:rsidR="002868B3">
        <w:t xml:space="preserve">Some grammatical issues appear when </w:t>
      </w:r>
      <w:r w:rsidR="00EF6DE4">
        <w:t xml:space="preserve">the model fails to predict an object </w:t>
      </w:r>
      <w:r w:rsidR="006E7820">
        <w:t>in the image, like "a laptop computer"</w:t>
      </w:r>
      <w:r w:rsidR="00E007ED">
        <w:t xml:space="preserve"> [bleu-4: </w:t>
      </w:r>
      <w:r w:rsidR="004A6BAF">
        <w:t>0.03674</w:t>
      </w:r>
      <w:r w:rsidR="00E007ED">
        <w:t>]</w:t>
      </w:r>
      <w:r w:rsidR="003A49DC">
        <w:t>. T</w:t>
      </w:r>
      <w:r w:rsidR="000F5FEC">
        <w:t xml:space="preserve">he attention </w:t>
      </w:r>
      <w:r w:rsidR="00DA18EB">
        <w:t>weight suggests th</w:t>
      </w:r>
      <w:r w:rsidR="003A49DC">
        <w:t>at the</w:t>
      </w:r>
      <w:r w:rsidR="00DA18EB">
        <w:t xml:space="preserve"> model attends two computers, not one. </w:t>
      </w:r>
      <w:r w:rsidR="00E1120A">
        <w:fldChar w:fldCharType="begin"/>
      </w:r>
      <w:r w:rsidR="00E1120A">
        <w:instrText xml:space="preserve"> REF _Ref98706523 \h </w:instrText>
      </w:r>
      <w:r w:rsidR="00E1120A">
        <w:fldChar w:fldCharType="separate"/>
      </w:r>
      <w:r w:rsidR="00697674">
        <w:t xml:space="preserve">Figure </w:t>
      </w:r>
      <w:r w:rsidR="00697674">
        <w:rPr>
          <w:noProof/>
        </w:rPr>
        <w:t>10</w:t>
      </w:r>
      <w:r w:rsidR="00E1120A">
        <w:fldChar w:fldCharType="end"/>
      </w:r>
      <w:r w:rsidR="00202987">
        <w:t>.</w:t>
      </w:r>
      <w:r w:rsidR="0026427B">
        <w:t xml:space="preserve"> Also, when the model is confusing about </w:t>
      </w:r>
      <w:r w:rsidR="006D4AB9">
        <w:br w:type="page"/>
      </w:r>
    </w:p>
    <w:p w14:paraId="044CC59E" w14:textId="7942273C" w:rsidR="001701CA" w:rsidRDefault="00985A29" w:rsidP="00985A29">
      <w:r>
        <w:rPr>
          <w:noProof/>
        </w:rPr>
        <w:lastRenderedPageBreak/>
        <mc:AlternateContent>
          <mc:Choice Requires="wps">
            <w:drawing>
              <wp:anchor distT="0" distB="0" distL="114300" distR="114300" simplePos="0" relativeHeight="251671552" behindDoc="0" locked="0" layoutInCell="1" allowOverlap="1" wp14:anchorId="308745DF" wp14:editId="061A8829">
                <wp:simplePos x="0" y="0"/>
                <wp:positionH relativeFrom="column">
                  <wp:posOffset>-2540</wp:posOffset>
                </wp:positionH>
                <wp:positionV relativeFrom="paragraph">
                  <wp:posOffset>4144010</wp:posOffset>
                </wp:positionV>
                <wp:extent cx="575945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6636F2A6" w14:textId="2EB768F1" w:rsidR="00985A29" w:rsidRPr="00E02D38" w:rsidRDefault="00985A29" w:rsidP="00985A29">
                            <w:pPr>
                              <w:pStyle w:val="Caption"/>
                              <w:jc w:val="center"/>
                              <w:rPr>
                                <w:noProof/>
                              </w:rPr>
                            </w:pPr>
                            <w:bookmarkStart w:id="8" w:name="_Ref98701187"/>
                            <w:r>
                              <w:t xml:space="preserve">Figure </w:t>
                            </w:r>
                            <w:r w:rsidR="009E0719">
                              <w:fldChar w:fldCharType="begin"/>
                            </w:r>
                            <w:r w:rsidR="009E0719">
                              <w:instrText xml:space="preserve"> SEQ Figure \* ARABIC </w:instrText>
                            </w:r>
                            <w:r w:rsidR="009E0719">
                              <w:fldChar w:fldCharType="separate"/>
                            </w:r>
                            <w:r w:rsidR="000262B1">
                              <w:rPr>
                                <w:noProof/>
                              </w:rPr>
                              <w:t>6</w:t>
                            </w:r>
                            <w:r w:rsidR="009E0719">
                              <w:rPr>
                                <w:noProof/>
                              </w:rPr>
                              <w:fldChar w:fldCharType="end"/>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745DF" id="Text Box 14" o:spid="_x0000_s1029" type="#_x0000_t202" style="position:absolute;left:0;text-align:left;margin-left:-.2pt;margin-top:326.3pt;width:453.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" stroked="f">
                <v:textbox style="mso-fit-shape-to-text:t" inset="0,0,0,0">
                  <w:txbxContent>
                    <w:p w14:paraId="6636F2A6" w14:textId="2EB768F1" w:rsidR="00985A29" w:rsidRPr="00E02D38" w:rsidRDefault="00985A29" w:rsidP="00985A29">
                      <w:pPr>
                        <w:pStyle w:val="Caption"/>
                        <w:jc w:val="center"/>
                        <w:rPr>
                          <w:noProof/>
                        </w:rPr>
                      </w:pPr>
                      <w:bookmarkStart w:id="9" w:name="_Ref98701187"/>
                      <w:r>
                        <w:t xml:space="preserve">Figure </w:t>
                      </w:r>
                      <w:r w:rsidR="009E0719">
                        <w:fldChar w:fldCharType="begin"/>
                      </w:r>
                      <w:r w:rsidR="009E0719">
                        <w:instrText xml:space="preserve"> SEQ Figure \* ARABIC </w:instrText>
                      </w:r>
                      <w:r w:rsidR="009E0719">
                        <w:fldChar w:fldCharType="separate"/>
                      </w:r>
                      <w:r w:rsidR="000262B1">
                        <w:rPr>
                          <w:noProof/>
                        </w:rPr>
                        <w:t>6</w:t>
                      </w:r>
                      <w:r w:rsidR="009E0719">
                        <w:rPr>
                          <w:noProof/>
                        </w:rPr>
                        <w:fldChar w:fldCharType="end"/>
                      </w:r>
                      <w:bookmarkEnd w:id="9"/>
                    </w:p>
                  </w:txbxContent>
                </v:textbox>
                <w10:wrap type="topAndBottom"/>
              </v:shape>
            </w:pict>
          </mc:Fallback>
        </mc:AlternateContent>
      </w:r>
      <w:r w:rsidR="00162E79">
        <w:rPr>
          <w:noProof/>
        </w:rPr>
        <w:drawing>
          <wp:anchor distT="107950" distB="107950" distL="114300" distR="114300" simplePos="0" relativeHeight="251669504" behindDoc="0" locked="0" layoutInCell="1" allowOverlap="1" wp14:anchorId="17FDD879" wp14:editId="49D09696">
            <wp:simplePos x="0" y="0"/>
            <wp:positionH relativeFrom="column">
              <wp:posOffset>-2655</wp:posOffset>
            </wp:positionH>
            <wp:positionV relativeFrom="paragraph">
              <wp:posOffset>58</wp:posOffset>
            </wp:positionV>
            <wp:extent cx="5759640" cy="4087440"/>
            <wp:effectExtent l="0" t="0" r="0" b="8890"/>
            <wp:wrapTopAndBottom/>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59640" cy="4087440"/>
                    </a:xfrm>
                    <a:prstGeom prst="rect">
                      <a:avLst/>
                    </a:prstGeom>
                  </pic:spPr>
                </pic:pic>
              </a:graphicData>
            </a:graphic>
            <wp14:sizeRelH relativeFrom="margin">
              <wp14:pctWidth>0</wp14:pctWidth>
            </wp14:sizeRelH>
            <wp14:sizeRelV relativeFrom="margin">
              <wp14:pctHeight>0</wp14:pctHeight>
            </wp14:sizeRelV>
          </wp:anchor>
        </w:drawing>
      </w:r>
      <w:r w:rsidR="0026427B">
        <w:t xml:space="preserve">an object, this uncertainty appears on the associated determiner attention weights. See </w:t>
      </w:r>
      <w:r w:rsidR="00E1120A">
        <w:fldChar w:fldCharType="begin"/>
      </w:r>
      <w:r w:rsidR="00E1120A">
        <w:instrText xml:space="preserve"> REF _Ref98706536 \h </w:instrText>
      </w:r>
      <w:r w:rsidR="00E1120A">
        <w:fldChar w:fldCharType="separate"/>
      </w:r>
      <w:r w:rsidR="00697674">
        <w:t xml:space="preserve">Figure </w:t>
      </w:r>
      <w:r w:rsidR="00697674">
        <w:rPr>
          <w:noProof/>
        </w:rPr>
        <w:t>9</w:t>
      </w:r>
      <w:r w:rsidR="00E1120A">
        <w:fldChar w:fldCharType="end"/>
      </w:r>
      <w:r w:rsidR="0026427B">
        <w:t>, which shows the attention weights for the phrase "a ball".</w:t>
      </w:r>
    </w:p>
    <w:p w14:paraId="28F9F46E" w14:textId="19580998" w:rsidR="0026427B" w:rsidRDefault="0026427B" w:rsidP="0026427B">
      <w:pPr>
        <w:pStyle w:val="Heading4"/>
      </w:pPr>
      <w:r>
        <w:t>Spatial relations</w:t>
      </w:r>
    </w:p>
    <w:p w14:paraId="1DD8BF76" w14:textId="5097BF34" w:rsidR="00775884" w:rsidRDefault="00FC49D7" w:rsidP="0026427B">
      <w:r>
        <w:t>T</w:t>
      </w:r>
      <w:r w:rsidR="00E409D3">
        <w:t xml:space="preserve">he attention weights suggest that </w:t>
      </w:r>
      <w:r w:rsidR="0091554E">
        <w:t>the model</w:t>
      </w:r>
      <w:r w:rsidR="00E409D3">
        <w:t xml:space="preserve"> </w:t>
      </w:r>
      <w:r w:rsidR="00425237">
        <w:t xml:space="preserve">can </w:t>
      </w:r>
      <w:r w:rsidR="00743364">
        <w:t>describe</w:t>
      </w:r>
      <w:r w:rsidR="001A2B64">
        <w:t xml:space="preserve"> spatial relations. For example, </w:t>
      </w:r>
      <w:r w:rsidR="00184B81">
        <w:t>the model generate</w:t>
      </w:r>
      <w:r w:rsidR="0068542D">
        <w:t>s</w:t>
      </w:r>
      <w:r w:rsidR="00184B81">
        <w:t xml:space="preserve"> </w:t>
      </w:r>
      <w:r w:rsidR="0068542D">
        <w:t>the following</w:t>
      </w:r>
      <w:r w:rsidR="0085587A">
        <w:t xml:space="preserve"> captions</w:t>
      </w:r>
      <w:r w:rsidR="0068542D">
        <w:t>: "</w:t>
      </w:r>
      <w:r w:rsidR="00184B81">
        <w:t>a clock mounts to it</w:t>
      </w:r>
      <w:r w:rsidR="002236A7">
        <w:t>’</w:t>
      </w:r>
      <w:r w:rsidR="00184B81">
        <w:t>s side</w:t>
      </w:r>
      <w:r w:rsidR="0068542D">
        <w:t>"</w:t>
      </w:r>
      <w:r w:rsidR="00E1654D">
        <w:t xml:space="preserve"> [bleu-4: 0.</w:t>
      </w:r>
      <w:r w:rsidR="008367FF">
        <w:t>05915</w:t>
      </w:r>
      <w:r w:rsidR="00E1654D">
        <w:t>]</w:t>
      </w:r>
      <w:r w:rsidR="00C34834">
        <w:t xml:space="preserve"> (</w:t>
      </w:r>
      <w:r w:rsidR="00C34834">
        <w:fldChar w:fldCharType="begin"/>
      </w:r>
      <w:r w:rsidR="00C34834">
        <w:instrText xml:space="preserve"> REF _Ref98715068 \h </w:instrText>
      </w:r>
      <w:r w:rsidR="00C34834">
        <w:fldChar w:fldCharType="separate"/>
      </w:r>
      <w:r w:rsidR="00697674">
        <w:t xml:space="preserve">Figure </w:t>
      </w:r>
      <w:r w:rsidR="00697674">
        <w:rPr>
          <w:noProof/>
        </w:rPr>
        <w:t>11</w:t>
      </w:r>
      <w:r w:rsidR="00C34834">
        <w:fldChar w:fldCharType="end"/>
      </w:r>
      <w:r w:rsidR="00C34834">
        <w:t>)</w:t>
      </w:r>
      <w:r w:rsidR="00184B81">
        <w:t xml:space="preserve">, </w:t>
      </w:r>
      <w:r w:rsidR="00567F0F">
        <w:t>"</w:t>
      </w:r>
      <w:r w:rsidR="00AB56BF">
        <w:t>a red stop sign sitting on the side of the road</w:t>
      </w:r>
      <w:r w:rsidR="00567F0F">
        <w:t>"</w:t>
      </w:r>
      <w:r w:rsidR="00E1654D">
        <w:t xml:space="preserve"> [bleu-4: 0.</w:t>
      </w:r>
      <w:r w:rsidR="00C2742A">
        <w:t>19729</w:t>
      </w:r>
      <w:r w:rsidR="00E1654D">
        <w:t>]</w:t>
      </w:r>
      <w:r w:rsidR="00C34834">
        <w:t xml:space="preserve"> (</w:t>
      </w:r>
      <w:r w:rsidR="00C34834">
        <w:fldChar w:fldCharType="begin"/>
      </w:r>
      <w:r w:rsidR="00C34834">
        <w:instrText xml:space="preserve"> REF _Ref98715102 \h </w:instrText>
      </w:r>
      <w:r w:rsidR="00C34834">
        <w:fldChar w:fldCharType="separate"/>
      </w:r>
      <w:r w:rsidR="00697674">
        <w:t xml:space="preserve">Figure </w:t>
      </w:r>
      <w:r w:rsidR="00697674">
        <w:rPr>
          <w:noProof/>
        </w:rPr>
        <w:t>12</w:t>
      </w:r>
      <w:r w:rsidR="00C34834">
        <w:fldChar w:fldCharType="end"/>
      </w:r>
      <w:r w:rsidR="00C34834">
        <w:t>)</w:t>
      </w:r>
      <w:r w:rsidR="00AB56BF">
        <w:t>,</w:t>
      </w:r>
      <w:r w:rsidR="00E802FD">
        <w:t xml:space="preserve"> </w:t>
      </w:r>
      <w:r w:rsidR="004950C5">
        <w:t>"</w:t>
      </w:r>
      <w:r w:rsidR="00E802FD">
        <w:t xml:space="preserve">under the </w:t>
      </w:r>
      <w:r w:rsidR="004950C5">
        <w:t>window"</w:t>
      </w:r>
      <w:r w:rsidR="00AB56BF">
        <w:t xml:space="preserve"> </w:t>
      </w:r>
      <w:r w:rsidR="004950C5">
        <w:t>[bleu-4: 0.</w:t>
      </w:r>
      <w:r w:rsidR="00BF4C02">
        <w:t>05522</w:t>
      </w:r>
      <w:r w:rsidR="004950C5">
        <w:t>]</w:t>
      </w:r>
      <w:r w:rsidR="00945874">
        <w:t xml:space="preserve"> (</w:t>
      </w:r>
      <w:r w:rsidR="00945874">
        <w:fldChar w:fldCharType="begin"/>
      </w:r>
      <w:r w:rsidR="00945874">
        <w:instrText xml:space="preserve"> REF _Ref98752753 \h </w:instrText>
      </w:r>
      <w:r w:rsidR="00945874">
        <w:fldChar w:fldCharType="separate"/>
      </w:r>
      <w:r w:rsidR="00945874" w:rsidRPr="00602745">
        <w:rPr>
          <w:i/>
          <w:iCs/>
        </w:rPr>
        <w:t xml:space="preserve">Figure </w:t>
      </w:r>
      <w:r w:rsidR="00945874">
        <w:rPr>
          <w:i/>
          <w:iCs/>
          <w:noProof/>
        </w:rPr>
        <w:t>14</w:t>
      </w:r>
      <w:r w:rsidR="00945874">
        <w:fldChar w:fldCharType="end"/>
      </w:r>
      <w:r w:rsidR="00945874">
        <w:t>)</w:t>
      </w:r>
      <w:r w:rsidR="004950C5">
        <w:t xml:space="preserve">, </w:t>
      </w:r>
      <w:r w:rsidR="00FE7864">
        <w:t xml:space="preserve">and </w:t>
      </w:r>
      <w:r w:rsidR="00567F0F">
        <w:t>"</w:t>
      </w:r>
      <w:r w:rsidR="00964977">
        <w:t>signs above</w:t>
      </w:r>
      <w:r w:rsidR="00567F0F">
        <w:t>"</w:t>
      </w:r>
      <w:r w:rsidR="00E1654D">
        <w:t xml:space="preserve"> [bleu-4: 0.</w:t>
      </w:r>
      <w:r w:rsidR="00C2742A">
        <w:t>06034</w:t>
      </w:r>
      <w:r w:rsidR="00E1654D">
        <w:t>]</w:t>
      </w:r>
      <w:r w:rsidR="00945874">
        <w:t xml:space="preserve"> (</w:t>
      </w:r>
      <w:r w:rsidR="00945874">
        <w:fldChar w:fldCharType="begin"/>
      </w:r>
      <w:r w:rsidR="00945874">
        <w:instrText xml:space="preserve"> REF _Ref98752766 \h </w:instrText>
      </w:r>
      <w:r w:rsidR="00945874">
        <w:fldChar w:fldCharType="separate"/>
      </w:r>
      <w:r w:rsidR="00945874" w:rsidRPr="005128F8">
        <w:rPr>
          <w:i/>
          <w:iCs/>
        </w:rPr>
        <w:t xml:space="preserve">Figure </w:t>
      </w:r>
      <w:r w:rsidR="00945874">
        <w:rPr>
          <w:i/>
          <w:iCs/>
          <w:noProof/>
        </w:rPr>
        <w:t>13</w:t>
      </w:r>
      <w:r w:rsidR="00945874">
        <w:fldChar w:fldCharType="end"/>
      </w:r>
      <w:r w:rsidR="00945874">
        <w:t>)</w:t>
      </w:r>
      <w:r w:rsidR="00E1654D">
        <w:t>.</w:t>
      </w:r>
      <w:r w:rsidR="0091554E">
        <w:t xml:space="preserve"> Although th</w:t>
      </w:r>
      <w:r w:rsidR="00016564">
        <w:t>e</w:t>
      </w:r>
      <w:r w:rsidR="00D53344">
        <w:t xml:space="preserve"> </w:t>
      </w:r>
      <w:r w:rsidR="007D32FD">
        <w:t>bleu score</w:t>
      </w:r>
      <w:r w:rsidR="00BF4C02">
        <w:t>s</w:t>
      </w:r>
      <w:r w:rsidR="007D32FD">
        <w:t xml:space="preserve"> </w:t>
      </w:r>
      <w:r w:rsidR="00BF4C02">
        <w:t>are</w:t>
      </w:r>
      <w:r w:rsidR="007D32FD">
        <w:t xml:space="preserve"> too low</w:t>
      </w:r>
      <w:r w:rsidR="00BF4C02">
        <w:t xml:space="preserve"> and some of the detected objects are wrong</w:t>
      </w:r>
      <w:r w:rsidR="007D32FD">
        <w:t>,</w:t>
      </w:r>
      <w:r w:rsidR="008122A9">
        <w:t xml:space="preserve"> the </w:t>
      </w:r>
      <w:r w:rsidR="00625D3B">
        <w:t xml:space="preserve">model </w:t>
      </w:r>
      <w:r w:rsidR="00BD77AC">
        <w:t>correctly described the spatial relations</w:t>
      </w:r>
      <w:r w:rsidR="00A675D4">
        <w:t>.</w:t>
      </w:r>
      <w:r w:rsidR="00BD77AC">
        <w:t xml:space="preserve"> For other</w:t>
      </w:r>
      <w:r w:rsidR="002B1288">
        <w:t xml:space="preserve"> similar</w:t>
      </w:r>
      <w:r w:rsidR="00BD77AC">
        <w:t xml:space="preserve"> </w:t>
      </w:r>
      <w:r w:rsidR="002B1288">
        <w:t>examples</w:t>
      </w:r>
      <w:r w:rsidR="00A152D8">
        <w:t>,</w:t>
      </w:r>
      <w:r w:rsidR="002B1288">
        <w:t xml:space="preserve"> see </w:t>
      </w:r>
      <w:r w:rsidR="00A152D8">
        <w:t>"cat-</w:t>
      </w:r>
      <w:r w:rsidR="00775884">
        <w:t>a</w:t>
      </w:r>
      <w:r w:rsidR="00A152D8">
        <w:t>", "cat-n", "cat-s", and "cat-u"</w:t>
      </w:r>
      <w:r w:rsidR="00775884">
        <w:t xml:space="preserve"> folders</w:t>
      </w:r>
      <w:r w:rsidR="00A152D8">
        <w:t xml:space="preserve"> under</w:t>
      </w:r>
      <w:r w:rsidR="00AE79FE">
        <w:t xml:space="preserve"> </w:t>
      </w:r>
      <w:r w:rsidR="00775884">
        <w:t>"</w:t>
      </w:r>
      <w:r w:rsidR="00A152D8">
        <w:t>images/tests</w:t>
      </w:r>
      <w:r w:rsidR="00775884">
        <w:t>"</w:t>
      </w:r>
      <w:r w:rsidR="00A152D8">
        <w:t xml:space="preserve"> directory.</w:t>
      </w:r>
    </w:p>
    <w:p w14:paraId="59FE7DE6" w14:textId="63EF3E0A" w:rsidR="0026427B" w:rsidRDefault="0026427B" w:rsidP="0026427B">
      <w:pPr>
        <w:pStyle w:val="Heading4"/>
      </w:pPr>
      <w:r>
        <w:t>Pronoun referencing</w:t>
      </w:r>
    </w:p>
    <w:p w14:paraId="05282F10" w14:textId="03A640A7" w:rsidR="009D75C2" w:rsidRDefault="007B639B" w:rsidP="0026427B">
      <w:r>
        <w:t xml:space="preserve">Interestingly, </w:t>
      </w:r>
      <w:r w:rsidR="00893D81">
        <w:fldChar w:fldCharType="begin"/>
      </w:r>
      <w:r w:rsidR="00893D81">
        <w:instrText xml:space="preserve"> REF _Ref98715068 \h </w:instrText>
      </w:r>
      <w:r w:rsidR="00893D81">
        <w:fldChar w:fldCharType="separate"/>
      </w:r>
      <w:r w:rsidR="00893D81" w:rsidRPr="00964977">
        <w:rPr>
          <w:i/>
          <w:iCs/>
        </w:rPr>
        <w:t xml:space="preserve">Figure </w:t>
      </w:r>
      <w:r w:rsidR="00893D81">
        <w:rPr>
          <w:i/>
          <w:iCs/>
          <w:noProof/>
        </w:rPr>
        <w:t>11</w:t>
      </w:r>
      <w:r w:rsidR="00893D81">
        <w:fldChar w:fldCharType="end"/>
      </w:r>
      <w:r w:rsidR="00893D81">
        <w:t xml:space="preserve"> </w:t>
      </w:r>
      <w:r w:rsidR="00537D97">
        <w:t xml:space="preserve">and </w:t>
      </w:r>
      <w:r w:rsidR="00FA4668">
        <w:fldChar w:fldCharType="begin"/>
      </w:r>
      <w:r w:rsidR="00FA4668">
        <w:instrText xml:space="preserve"> REF _Ref98752842 \h </w:instrText>
      </w:r>
      <w:r w:rsidR="00FA4668">
        <w:fldChar w:fldCharType="separate"/>
      </w:r>
      <w:r w:rsidR="00FA4668" w:rsidRPr="003C370F">
        <w:rPr>
          <w:i/>
          <w:iCs/>
        </w:rPr>
        <w:t xml:space="preserve">Figure </w:t>
      </w:r>
      <w:r w:rsidR="00FA4668" w:rsidRPr="003C370F">
        <w:rPr>
          <w:i/>
          <w:iCs/>
          <w:noProof/>
        </w:rPr>
        <w:t>15</w:t>
      </w:r>
      <w:r w:rsidR="00FA4668">
        <w:fldChar w:fldCharType="end"/>
      </w:r>
      <w:r w:rsidR="00537D97">
        <w:t xml:space="preserve"> give a</w:t>
      </w:r>
      <w:r w:rsidR="005E46ED">
        <w:t>n example for</w:t>
      </w:r>
      <w:r w:rsidR="003C55D6">
        <w:t xml:space="preserve"> the</w:t>
      </w:r>
      <w:r w:rsidR="005E46ED">
        <w:t xml:space="preserve"> </w:t>
      </w:r>
      <w:r w:rsidR="00BC401A" w:rsidRPr="00BC401A">
        <w:t>pronoun reference</w:t>
      </w:r>
      <w:r w:rsidR="003C55D6">
        <w:t xml:space="preserve"> problem. </w:t>
      </w:r>
      <w:r w:rsidR="00C0754A">
        <w:t xml:space="preserve">While </w:t>
      </w:r>
      <w:r w:rsidR="009376A7">
        <w:t xml:space="preserve">the </w:t>
      </w:r>
      <w:r w:rsidR="002F5D00">
        <w:t>attention weight</w:t>
      </w:r>
      <w:r w:rsidR="00953D12">
        <w:t>s</w:t>
      </w:r>
      <w:r w:rsidR="002F5D00">
        <w:t xml:space="preserve"> suggest that the model correctly reference</w:t>
      </w:r>
      <w:r w:rsidR="00953D12">
        <w:t xml:space="preserve">s </w:t>
      </w:r>
      <w:r w:rsidR="00F953E5">
        <w:t>the pronoun "</w:t>
      </w:r>
      <w:r w:rsidR="00953D12">
        <w:t>it</w:t>
      </w:r>
      <w:r w:rsidR="00F953E5">
        <w:t>"</w:t>
      </w:r>
      <w:r w:rsidR="00953D12">
        <w:t xml:space="preserve"> to </w:t>
      </w:r>
      <w:r w:rsidR="00F953E5">
        <w:t>"</w:t>
      </w:r>
      <w:r w:rsidR="00953D12">
        <w:t>building</w:t>
      </w:r>
      <w:r w:rsidR="00F953E5">
        <w:t>"</w:t>
      </w:r>
      <w:r w:rsidR="00953D12">
        <w:t xml:space="preserve"> in the first example, it seems that </w:t>
      </w:r>
      <w:r w:rsidR="00697674">
        <w:t xml:space="preserve">the model is confused about </w:t>
      </w:r>
      <w:r w:rsidR="00D847C3">
        <w:t>the pronoun "it"</w:t>
      </w:r>
      <w:r w:rsidR="00953D12">
        <w:t xml:space="preserve"> </w:t>
      </w:r>
      <w:r w:rsidR="00D847C3">
        <w:t xml:space="preserve">in </w:t>
      </w:r>
      <w:r w:rsidR="00953D12">
        <w:t>the second exampl</w:t>
      </w:r>
      <w:r w:rsidR="002F5D00">
        <w:t>e</w:t>
      </w:r>
      <w:r w:rsidR="00D10334">
        <w:t>.</w:t>
      </w:r>
      <w:r w:rsidR="00557C29">
        <w:t xml:space="preserve"> The attention weight doe</w:t>
      </w:r>
      <w:r w:rsidR="004E183A">
        <w:t>s</w:t>
      </w:r>
      <w:r w:rsidR="00557C29">
        <w:t xml:space="preserve"> not </w:t>
      </w:r>
      <w:r w:rsidR="004E183A">
        <w:t xml:space="preserve">clearly indicate </w:t>
      </w:r>
      <w:r w:rsidR="0053547D">
        <w:t>why</w:t>
      </w:r>
      <w:r w:rsidR="00557C29">
        <w:t xml:space="preserve"> </w:t>
      </w:r>
      <w:r w:rsidR="00D702C4">
        <w:t xml:space="preserve">the model </w:t>
      </w:r>
      <w:r w:rsidR="0053547D">
        <w:t xml:space="preserve">wrongly </w:t>
      </w:r>
      <w:r w:rsidR="00D702C4">
        <w:t>reference</w:t>
      </w:r>
      <w:r w:rsidR="004E183A">
        <w:t>d</w:t>
      </w:r>
      <w:r w:rsidR="00D702C4">
        <w:t xml:space="preserve"> the pronoun</w:t>
      </w:r>
      <w:r w:rsidR="004E183A">
        <w:t>.</w:t>
      </w:r>
    </w:p>
    <w:p w14:paraId="70E8B23A" w14:textId="067EFDB1" w:rsidR="0026427B" w:rsidRDefault="0026427B" w:rsidP="0026427B">
      <w:pPr>
        <w:pStyle w:val="Heading4"/>
      </w:pPr>
      <w:r>
        <w:lastRenderedPageBreak/>
        <w:t>Image semantics interpretation limitations</w:t>
      </w:r>
    </w:p>
    <w:p w14:paraId="08EB5A27" w14:textId="0C5BAB9E" w:rsidR="0026427B" w:rsidRDefault="008435B9" w:rsidP="0026427B">
      <w:r>
        <w:t>The</w:t>
      </w:r>
      <w:r w:rsidR="000D4361">
        <w:t xml:space="preserve"> </w:t>
      </w:r>
      <w:r>
        <w:t xml:space="preserve">description of a visual </w:t>
      </w:r>
      <w:r w:rsidR="000D4361">
        <w:t xml:space="preserve">scene </w:t>
      </w:r>
      <w:r w:rsidR="00941AEA">
        <w:t xml:space="preserve">may vary depending on </w:t>
      </w:r>
      <w:r w:rsidR="00B152DF">
        <w:t xml:space="preserve">how the describer </w:t>
      </w:r>
      <w:r w:rsidR="00600209">
        <w:t>interprets the image semantics</w:t>
      </w:r>
      <w:r w:rsidR="00EA67CE">
        <w:t>.</w:t>
      </w:r>
      <w:r w:rsidR="0040371A">
        <w:t xml:space="preserve"> </w:t>
      </w:r>
      <w:r w:rsidR="00EA67CE">
        <w:t>I</w:t>
      </w:r>
      <w:r w:rsidR="0040371A">
        <w:t xml:space="preserve">n other words, </w:t>
      </w:r>
      <w:r w:rsidR="00DC577D">
        <w:t xml:space="preserve">the semantics </w:t>
      </w:r>
      <w:r w:rsidR="009110E7">
        <w:t xml:space="preserve">could be described by </w:t>
      </w:r>
      <w:r w:rsidR="0040371A">
        <w:t>the object</w:t>
      </w:r>
      <w:r w:rsidR="00EA67CE">
        <w:t>(s)</w:t>
      </w:r>
      <w:r w:rsidR="0040371A">
        <w:t xml:space="preserve"> that the describer </w:t>
      </w:r>
      <w:r w:rsidR="00352E9D">
        <w:t>think</w:t>
      </w:r>
      <w:r w:rsidR="002F2583">
        <w:t xml:space="preserve">s are central to the scene </w:t>
      </w:r>
      <w:r w:rsidR="0026427B">
        <w:t>and</w:t>
      </w:r>
      <w:r w:rsidR="002F2583">
        <w:t xml:space="preserve"> the </w:t>
      </w:r>
      <w:r w:rsidR="00600209">
        <w:t>viewpoint that the describer takes as a reference</w:t>
      </w:r>
      <w:r w:rsidR="00941AEA">
        <w:t xml:space="preserve">. </w:t>
      </w:r>
    </w:p>
    <w:p w14:paraId="054CF327" w14:textId="78613A4A" w:rsidR="0026427B" w:rsidRDefault="00AB1303" w:rsidP="002C77A6">
      <w:r>
        <w:t>For example</w:t>
      </w:r>
      <w:r w:rsidR="00C7755A">
        <w:t>,</w:t>
      </w:r>
      <w:r w:rsidR="008B3BE2">
        <w:t xml:space="preserve"> </w:t>
      </w:r>
      <w:r w:rsidR="00C7755A">
        <w:t>i</w:t>
      </w:r>
      <w:r w:rsidR="00FF3D26">
        <w:t>n</w:t>
      </w:r>
      <w:r w:rsidR="00545573">
        <w:t xml:space="preserve"> </w:t>
      </w:r>
      <w:r w:rsidR="00545573">
        <w:fldChar w:fldCharType="begin"/>
      </w:r>
      <w:r w:rsidR="00545573">
        <w:instrText xml:space="preserve"> REF _Ref98752842 \h </w:instrText>
      </w:r>
      <w:r w:rsidR="00545573">
        <w:fldChar w:fldCharType="separate"/>
      </w:r>
      <w:r w:rsidR="00545573" w:rsidRPr="003C370F">
        <w:rPr>
          <w:i/>
          <w:iCs/>
        </w:rPr>
        <w:t xml:space="preserve">Figure </w:t>
      </w:r>
      <w:r w:rsidR="00545573" w:rsidRPr="003C370F">
        <w:rPr>
          <w:i/>
          <w:iCs/>
          <w:noProof/>
        </w:rPr>
        <w:t>15</w:t>
      </w:r>
      <w:r w:rsidR="00545573">
        <w:fldChar w:fldCharType="end"/>
      </w:r>
      <w:r w:rsidR="00F770E2">
        <w:t>,</w:t>
      </w:r>
      <w:r w:rsidR="00FF3D26">
        <w:t xml:space="preserve"> the </w:t>
      </w:r>
      <w:r w:rsidR="00385CF9">
        <w:t xml:space="preserve">model </w:t>
      </w:r>
      <w:r w:rsidR="00145465">
        <w:t>describes the image semantics in terms of the store</w:t>
      </w:r>
      <w:r w:rsidR="007F3CC0">
        <w:t xml:space="preserve">, and it ignores the woman. </w:t>
      </w:r>
      <w:r w:rsidR="0026427B">
        <w:t>As t</w:t>
      </w:r>
      <w:r w:rsidR="00F87817">
        <w:t>here is no sign tha</w:t>
      </w:r>
      <w:r w:rsidR="002B6657">
        <w:t>t</w:t>
      </w:r>
      <w:r w:rsidR="00F87817">
        <w:t xml:space="preserve"> the model finds any difficulty </w:t>
      </w:r>
      <w:r w:rsidR="004B631A">
        <w:t>detecting humans</w:t>
      </w:r>
      <w:r w:rsidR="0026427B">
        <w:t>,</w:t>
      </w:r>
      <w:r w:rsidR="004B631A">
        <w:t xml:space="preserve"> one reason could be that</w:t>
      </w:r>
      <w:r w:rsidR="002B6657">
        <w:t xml:space="preserve"> the store is </w:t>
      </w:r>
      <w:r w:rsidR="004B631A">
        <w:t xml:space="preserve">more prominent and in the center of the scene. </w:t>
      </w:r>
      <w:r w:rsidR="00045331">
        <w:t xml:space="preserve">In </w:t>
      </w:r>
      <w:r w:rsidR="00DD7A0A">
        <w:fldChar w:fldCharType="begin"/>
      </w:r>
      <w:r w:rsidR="00DD7A0A">
        <w:instrText xml:space="preserve"> REF _Ref98753345 \h </w:instrText>
      </w:r>
      <w:r w:rsidR="00DD7A0A">
        <w:fldChar w:fldCharType="separate"/>
      </w:r>
      <w:r w:rsidR="00DD7A0A" w:rsidRPr="000262B1">
        <w:rPr>
          <w:i/>
          <w:iCs/>
        </w:rPr>
        <w:t xml:space="preserve">Figure </w:t>
      </w:r>
      <w:r w:rsidR="00DD7A0A" w:rsidRPr="000262B1">
        <w:rPr>
          <w:i/>
          <w:iCs/>
          <w:noProof/>
        </w:rPr>
        <w:t>15</w:t>
      </w:r>
      <w:r w:rsidR="00DD7A0A">
        <w:fldChar w:fldCharType="end"/>
      </w:r>
      <w:r w:rsidR="00F1370D">
        <w:t>, the model detect</w:t>
      </w:r>
      <w:r w:rsidR="0026427B">
        <w:t>s</w:t>
      </w:r>
      <w:r w:rsidR="00F1370D">
        <w:t xml:space="preserve"> that the image is about a view of </w:t>
      </w:r>
      <w:r w:rsidR="0026427B">
        <w:t xml:space="preserve">the </w:t>
      </w:r>
      <w:r w:rsidR="00F1370D">
        <w:t xml:space="preserve">city </w:t>
      </w:r>
      <w:r w:rsidR="0026427B">
        <w:t>skyline, and this view is above the water. The resulting caption is awkward and grammatically poor.</w:t>
      </w:r>
    </w:p>
    <w:p w14:paraId="14990E52" w14:textId="28A57B3D" w:rsidR="0026427B" w:rsidRDefault="0026427B" w:rsidP="0026427B">
      <w:pPr>
        <w:spacing w:after="0"/>
      </w:pPr>
      <w:r>
        <w:t>By scanning captions generated by the mode, I notice that the linguistic capability of the model is limited. Most of the captions are noun phrases (75.84%) that consist of:</w:t>
      </w:r>
    </w:p>
    <w:p w14:paraId="1DD4E5A6" w14:textId="31D454DE" w:rsidR="0028163C" w:rsidRDefault="0026427B" w:rsidP="0026427B">
      <w:pPr>
        <w:pStyle w:val="ListParagraph"/>
        <w:numPr>
          <w:ilvl w:val="0"/>
          <w:numId w:val="3"/>
        </w:numPr>
      </w:pPr>
      <w:r>
        <w:t xml:space="preserve">two noun phrases bound with a gerund verb </w:t>
      </w:r>
      <m:oMath>
        <m:r>
          <w:rPr>
            <w:rFonts w:ascii="Cambria Math" w:hAnsi="Cambria Math"/>
          </w:rPr>
          <m:t>NP→NP VP</m:t>
        </m:r>
      </m:oMath>
      <w:r>
        <w:t xml:space="preserve">, </w:t>
      </w:r>
      <m:oMath>
        <m:r>
          <w:rPr>
            <w:rFonts w:ascii="Cambria Math" w:hAnsi="Cambria Math"/>
          </w:rPr>
          <m:t>VP→VBG NP</m:t>
        </m:r>
      </m:oMath>
      <w:r>
        <w:t>; account for 56.05% of test split size. Note there is only one VGB in the caption,</w:t>
      </w:r>
    </w:p>
    <w:p w14:paraId="17C0B9C9" w14:textId="5DB00DE1" w:rsidR="0026427B" w:rsidRDefault="0026427B" w:rsidP="0026427B">
      <w:pPr>
        <w:pStyle w:val="ListParagraph"/>
        <w:numPr>
          <w:ilvl w:val="0"/>
          <w:numId w:val="3"/>
        </w:numPr>
      </w:pPr>
      <w:r>
        <w:t xml:space="preserve">two noun phrases bound with an </w:t>
      </w:r>
      <w:r w:rsidRPr="0026427B">
        <w:t>adposition</w:t>
      </w:r>
      <w:r>
        <w:t xml:space="preserve"> </w:t>
      </w:r>
      <m:oMath>
        <m:r>
          <w:rPr>
            <w:rFonts w:ascii="Cambria Math" w:hAnsi="Cambria Math"/>
          </w:rPr>
          <m:t>NP→NP ADP NP</m:t>
        </m:r>
      </m:oMath>
      <w:r>
        <w:rPr>
          <w:rFonts w:eastAsiaTheme="minorEastAsia"/>
        </w:rPr>
        <w:t xml:space="preserve">; account for </w:t>
      </w:r>
      <w:r w:rsidRPr="0026427B">
        <w:rPr>
          <w:rFonts w:eastAsiaTheme="minorEastAsia"/>
        </w:rPr>
        <w:t>19.79</w:t>
      </w:r>
      <w:r>
        <w:rPr>
          <w:rFonts w:eastAsiaTheme="minorEastAsia"/>
        </w:rPr>
        <w:t xml:space="preserve">% </w:t>
      </w:r>
      <w:r>
        <w:t>of test split size.</w:t>
      </w:r>
    </w:p>
    <w:p w14:paraId="5EDA0617" w14:textId="5A61AD7D" w:rsidR="0026427B" w:rsidRDefault="0026427B" w:rsidP="00757032">
      <w:pPr>
        <w:spacing w:line="400" w:lineRule="exact"/>
      </w:pPr>
      <w:r>
        <w:t>A simple linguistic expression like the ones above can be powerful because of the iterative nature of the language. Despite this feature, in my opinion, being able to express using only two linguistic expressions limits the ability of the model to generate rich text. More analysis is needed to see how deep the NP can go. Also, a look into the reference captions can help us understand whether such an NLP task needs a few simple expressions or more complex expressions are essential.</w:t>
      </w:r>
    </w:p>
    <w:p w14:paraId="06C797C0" w14:textId="177C9621" w:rsidR="004431EB" w:rsidRDefault="00D87E2A" w:rsidP="00757032">
      <w:pPr>
        <w:spacing w:line="400" w:lineRule="exact"/>
      </w:pPr>
      <w:r>
        <w:t>Ano</w:t>
      </w:r>
      <w:r w:rsidR="00FB10B9">
        <w:t xml:space="preserve">ther </w:t>
      </w:r>
      <w:r>
        <w:t xml:space="preserve">aspect that needs to be investigated is the meaning of verbs. </w:t>
      </w:r>
      <w:r w:rsidR="00A50C43">
        <w:t xml:space="preserve">Although some verbs </w:t>
      </w:r>
      <w:r w:rsidR="00231B9F">
        <w:t xml:space="preserve">appear to be used correctly, like </w:t>
      </w:r>
      <w:r w:rsidR="00660290">
        <w:t>standing</w:t>
      </w:r>
      <w:r w:rsidR="007561D8">
        <w:t xml:space="preserve"> (</w:t>
      </w:r>
      <w:r w:rsidR="00DD7A0A">
        <w:fldChar w:fldCharType="begin"/>
      </w:r>
      <w:r w:rsidR="00DD7A0A">
        <w:instrText xml:space="preserve"> REF _Ref98706514 \h </w:instrText>
      </w:r>
      <w:r w:rsidR="00DD7A0A">
        <w:fldChar w:fldCharType="separate"/>
      </w:r>
      <w:r w:rsidR="00DD7A0A" w:rsidRPr="00D543BD">
        <w:rPr>
          <w:i/>
          <w:iCs/>
        </w:rPr>
        <w:t xml:space="preserve">Figure </w:t>
      </w:r>
      <w:r w:rsidR="00DD7A0A">
        <w:rPr>
          <w:i/>
          <w:iCs/>
          <w:noProof/>
        </w:rPr>
        <w:t>8</w:t>
      </w:r>
      <w:r w:rsidR="00DD7A0A">
        <w:fldChar w:fldCharType="end"/>
      </w:r>
      <w:r w:rsidR="007561D8">
        <w:t>)</w:t>
      </w:r>
      <w:r w:rsidR="00660290">
        <w:t>, riding</w:t>
      </w:r>
      <w:r w:rsidR="007561D8">
        <w:t xml:space="preserve"> (</w:t>
      </w:r>
      <w:r w:rsidR="00DD7A0A">
        <w:fldChar w:fldCharType="begin"/>
      </w:r>
      <w:r w:rsidR="00DD7A0A">
        <w:instrText xml:space="preserve"> REF _Ref98706406 \h </w:instrText>
      </w:r>
      <w:r w:rsidR="00DD7A0A">
        <w:fldChar w:fldCharType="separate"/>
      </w:r>
      <w:r w:rsidR="00DD7A0A" w:rsidRPr="00D543BD">
        <w:rPr>
          <w:i/>
          <w:iCs/>
        </w:rPr>
        <w:t xml:space="preserve">Figure </w:t>
      </w:r>
      <w:r w:rsidR="00DD7A0A">
        <w:rPr>
          <w:i/>
          <w:iCs/>
          <w:noProof/>
        </w:rPr>
        <w:t>7</w:t>
      </w:r>
      <w:r w:rsidR="00DD7A0A">
        <w:fldChar w:fldCharType="end"/>
      </w:r>
      <w:r w:rsidR="007561D8">
        <w:t>)</w:t>
      </w:r>
      <w:r w:rsidR="00660290">
        <w:t>, and pi</w:t>
      </w:r>
      <w:r w:rsidR="007561D8">
        <w:t>t</w:t>
      </w:r>
      <w:r w:rsidR="00660290">
        <w:t>chin</w:t>
      </w:r>
      <w:r w:rsidR="007561D8">
        <w:t>g (</w:t>
      </w:r>
      <w:r w:rsidR="00DD7A0A">
        <w:fldChar w:fldCharType="begin"/>
      </w:r>
      <w:r w:rsidR="00DD7A0A">
        <w:instrText xml:space="preserve"> REF _Ref98706536 \h </w:instrText>
      </w:r>
      <w:r w:rsidR="00DD7A0A">
        <w:fldChar w:fldCharType="separate"/>
      </w:r>
      <w:r w:rsidR="00DD7A0A" w:rsidRPr="00E17217">
        <w:rPr>
          <w:i/>
          <w:iCs/>
        </w:rPr>
        <w:t xml:space="preserve">Figure </w:t>
      </w:r>
      <w:r w:rsidR="00DD7A0A">
        <w:rPr>
          <w:i/>
          <w:iCs/>
          <w:noProof/>
        </w:rPr>
        <w:t>9</w:t>
      </w:r>
      <w:r w:rsidR="00DD7A0A">
        <w:fldChar w:fldCharType="end"/>
      </w:r>
      <w:r w:rsidR="007561D8">
        <w:t xml:space="preserve">), other verbs </w:t>
      </w:r>
      <w:r w:rsidR="00D67585">
        <w:t xml:space="preserve">were used awkwardly. For example, </w:t>
      </w:r>
      <w:r w:rsidR="009F262E">
        <w:t xml:space="preserve">in </w:t>
      </w:r>
      <w:r w:rsidR="00DD7A0A">
        <w:fldChar w:fldCharType="begin"/>
      </w:r>
      <w:r w:rsidR="00DD7A0A">
        <w:instrText xml:space="preserve"> REF _Ref98706523 \h </w:instrText>
      </w:r>
      <w:r w:rsidR="00DD7A0A">
        <w:fldChar w:fldCharType="separate"/>
      </w:r>
      <w:r w:rsidR="00DD7A0A" w:rsidRPr="003410FC">
        <w:rPr>
          <w:i/>
          <w:iCs/>
        </w:rPr>
        <w:t xml:space="preserve">Figure </w:t>
      </w:r>
      <w:r w:rsidR="00DD7A0A">
        <w:rPr>
          <w:i/>
          <w:iCs/>
          <w:noProof/>
        </w:rPr>
        <w:t>10</w:t>
      </w:r>
      <w:r w:rsidR="00DD7A0A">
        <w:fldChar w:fldCharType="end"/>
      </w:r>
      <w:r w:rsidR="00C105FB">
        <w:t>,</w:t>
      </w:r>
      <w:r w:rsidR="009F262E">
        <w:t xml:space="preserve"> </w:t>
      </w:r>
      <w:r w:rsidR="00D312E9">
        <w:t xml:space="preserve">the model described </w:t>
      </w:r>
      <w:r w:rsidR="00EE77D6">
        <w:t xml:space="preserve">the table being topped with </w:t>
      </w:r>
      <w:r w:rsidR="008D23F6">
        <w:t>a laptop computer</w:t>
      </w:r>
      <w:r w:rsidR="004258D3">
        <w:t xml:space="preserve">. It </w:t>
      </w:r>
      <w:r w:rsidR="00C105FB">
        <w:t>appears it is the same use of</w:t>
      </w:r>
      <w:r w:rsidR="00405D3E">
        <w:t xml:space="preserve"> pizza topped with </w:t>
      </w:r>
      <w:r w:rsidR="004258D3">
        <w:t>vegetables</w:t>
      </w:r>
      <w:r w:rsidR="00405D3E">
        <w:t xml:space="preserve">. </w:t>
      </w:r>
      <w:r w:rsidR="00236272">
        <w:t xml:space="preserve">Another example </w:t>
      </w:r>
      <w:r w:rsidR="00496B64">
        <w:t xml:space="preserve">is </w:t>
      </w:r>
      <w:r w:rsidR="00601CC1">
        <w:t xml:space="preserve">in </w:t>
      </w:r>
      <w:r w:rsidR="005C3114">
        <w:fldChar w:fldCharType="begin"/>
      </w:r>
      <w:r w:rsidR="005C3114">
        <w:instrText xml:space="preserve"> REF _Ref98715102 \h </w:instrText>
      </w:r>
      <w:r w:rsidR="005C3114">
        <w:fldChar w:fldCharType="separate"/>
      </w:r>
      <w:r w:rsidR="005C3114" w:rsidRPr="00FB10B9">
        <w:rPr>
          <w:i/>
          <w:iCs/>
        </w:rPr>
        <w:t xml:space="preserve">Figure </w:t>
      </w:r>
      <w:r w:rsidR="005C3114">
        <w:rPr>
          <w:i/>
          <w:iCs/>
          <w:noProof/>
        </w:rPr>
        <w:t>12</w:t>
      </w:r>
      <w:r w:rsidR="005C3114">
        <w:fldChar w:fldCharType="end"/>
      </w:r>
      <w:r w:rsidR="00496B64">
        <w:t>,</w:t>
      </w:r>
      <w:r w:rsidR="00601CC1">
        <w:t xml:space="preserve"> where the model use</w:t>
      </w:r>
      <w:r w:rsidR="00496B64">
        <w:t>s the verb "sitting" to describe a stop sign</w:t>
      </w:r>
      <w:r w:rsidR="00CD3D9C">
        <w:t xml:space="preserve"> being</w:t>
      </w:r>
      <w:r w:rsidR="00601CC1">
        <w:t xml:space="preserve"> at the side of the road.</w:t>
      </w:r>
    </w:p>
    <w:p w14:paraId="32C1B680" w14:textId="53B670D5" w:rsidR="00100677" w:rsidRDefault="00B27481" w:rsidP="00496B64">
      <w:pPr>
        <w:spacing w:line="400" w:lineRule="exact"/>
      </w:pPr>
      <w:r>
        <w:t>Th</w:t>
      </w:r>
      <w:r w:rsidR="00AC38B7">
        <w:t>ese</w:t>
      </w:r>
      <w:r>
        <w:t xml:space="preserve"> examples </w:t>
      </w:r>
      <w:r w:rsidR="00AC38B7">
        <w:t xml:space="preserve">could indicate </w:t>
      </w:r>
      <w:r w:rsidR="00E3018C">
        <w:t>t</w:t>
      </w:r>
      <w:r w:rsidR="00AC38B7">
        <w:t xml:space="preserve">hat </w:t>
      </w:r>
      <w:r w:rsidR="00E3018C">
        <w:t xml:space="preserve">the model detected </w:t>
      </w:r>
      <w:r w:rsidR="004431EB">
        <w:t>sets of</w:t>
      </w:r>
      <w:r w:rsidR="00E3018C">
        <w:t xml:space="preserve"> objects</w:t>
      </w:r>
      <w:r w:rsidR="00714EAD">
        <w:t xml:space="preserve"> at the</w:t>
      </w:r>
      <w:r w:rsidR="00CD3D9C">
        <w:t xml:space="preserve"> image</w:t>
      </w:r>
      <w:r w:rsidR="00714EAD">
        <w:t xml:space="preserve"> encoder side</w:t>
      </w:r>
      <w:r w:rsidR="00E3018C">
        <w:t xml:space="preserve"> and trie</w:t>
      </w:r>
      <w:r w:rsidR="009662A6">
        <w:t>d</w:t>
      </w:r>
      <w:r w:rsidR="00FD51B2">
        <w:t xml:space="preserve"> to</w:t>
      </w:r>
      <w:r w:rsidR="00E3018C">
        <w:t xml:space="preserve"> </w:t>
      </w:r>
      <w:r w:rsidR="00797D0C">
        <w:t xml:space="preserve">bind them </w:t>
      </w:r>
      <w:r w:rsidR="00C43867">
        <w:t xml:space="preserve">using verbs and </w:t>
      </w:r>
      <w:r w:rsidR="004431EB" w:rsidRPr="0026427B">
        <w:t>adposition</w:t>
      </w:r>
      <w:r w:rsidR="004431EB">
        <w:t>s</w:t>
      </w:r>
      <w:r w:rsidR="00E6123D">
        <w:t xml:space="preserve"> using some statistically inferred rules like </w:t>
      </w:r>
      <w:r w:rsidR="00797D0C">
        <w:t xml:space="preserve">discussed </w:t>
      </w:r>
      <w:r w:rsidR="009662A6">
        <w:t>above</w:t>
      </w:r>
      <w:r w:rsidR="005C5086">
        <w:t>.</w:t>
      </w:r>
      <w:r w:rsidR="007912DD">
        <w:t xml:space="preserve"> Mor</w:t>
      </w:r>
      <w:r w:rsidR="00E76497">
        <w:t>e</w:t>
      </w:r>
      <w:r w:rsidR="007912DD">
        <w:t xml:space="preserve"> analysis is needed to </w:t>
      </w:r>
      <w:r w:rsidR="0055333A">
        <w:t>inv</w:t>
      </w:r>
      <w:r w:rsidR="00122DE0">
        <w:t>e</w:t>
      </w:r>
      <w:r w:rsidR="0055333A">
        <w:t>stigate</w:t>
      </w:r>
      <w:r w:rsidR="007912DD">
        <w:t xml:space="preserve"> this hypo</w:t>
      </w:r>
      <w:r w:rsidR="0055333A">
        <w:t xml:space="preserve">thesis and </w:t>
      </w:r>
      <w:r w:rsidR="00712D34">
        <w:t xml:space="preserve">to </w:t>
      </w:r>
      <w:r w:rsidR="00122DE0">
        <w:t>understan</w:t>
      </w:r>
      <w:r w:rsidR="008D6ADD">
        <w:t>d</w:t>
      </w:r>
      <w:r w:rsidR="00122DE0">
        <w:t xml:space="preserve"> if the limitations </w:t>
      </w:r>
      <w:r w:rsidR="008D6ADD">
        <w:t xml:space="preserve">in interpreting the </w:t>
      </w:r>
      <w:r w:rsidR="00773BB6">
        <w:t xml:space="preserve">image semantics are introduced from the </w:t>
      </w:r>
      <w:r w:rsidR="00712D34">
        <w:t xml:space="preserve">visual or from the language generation </w:t>
      </w:r>
      <w:r w:rsidR="00B11147">
        <w:t>side</w:t>
      </w:r>
      <w:r w:rsidR="00712D34">
        <w:t>.</w:t>
      </w:r>
    </w:p>
    <w:p w14:paraId="0238E565" w14:textId="77777777" w:rsidR="00100677" w:rsidRDefault="00100677" w:rsidP="00757032">
      <w:pPr>
        <w:spacing w:line="400" w:lineRule="exact"/>
        <w:sectPr w:rsidR="00100677" w:rsidSect="00EA1376">
          <w:headerReference w:type="even" r:id="rId14"/>
          <w:headerReference w:type="default" r:id="rId15"/>
          <w:footerReference w:type="even" r:id="rId16"/>
          <w:footerReference w:type="default" r:id="rId17"/>
          <w:headerReference w:type="first" r:id="rId18"/>
          <w:footerReference w:type="first" r:id="rId19"/>
          <w:pgSz w:w="11906" w:h="16838" w:code="9"/>
          <w:pgMar w:top="1418" w:right="1418" w:bottom="1418" w:left="1418" w:header="720" w:footer="720" w:gutter="0"/>
          <w:cols w:space="720"/>
          <w:docGrid w:linePitch="360"/>
        </w:sectPr>
      </w:pPr>
    </w:p>
    <w:p w14:paraId="38EE6493" w14:textId="004E5E91" w:rsidR="004079B8" w:rsidRDefault="004079B8" w:rsidP="000911FE">
      <w:pPr>
        <w:pStyle w:val="Heading1"/>
      </w:pPr>
      <w:r>
        <w:lastRenderedPageBreak/>
        <w:t>References</w:t>
      </w:r>
    </w:p>
    <w:p w14:paraId="40F3ECB8" w14:textId="3E2B457F" w:rsidR="0047244E" w:rsidRPr="0047244E" w:rsidRDefault="004079B8" w:rsidP="0047244E">
      <w:pPr>
        <w:pStyle w:val="Bibliography"/>
        <w:rPr>
          <w:rFonts w:ascii="Arial" w:hAnsi="Arial" w:cs="Arial"/>
        </w:rPr>
      </w:pPr>
      <w:r>
        <w:fldChar w:fldCharType="begin"/>
      </w:r>
      <w:r>
        <w:instrText xml:space="preserve"> ADDIN ZOTERO_BIBL {"uncited":[],"omitted":[],"custom":[]} CSL_BIBLIOGRAPHY </w:instrText>
      </w:r>
      <w:r>
        <w:fldChar w:fldCharType="separate"/>
      </w:r>
      <w:r w:rsidR="0047244E" w:rsidRPr="0047244E">
        <w:rPr>
          <w:rFonts w:ascii="Arial" w:hAnsi="Arial" w:cs="Arial"/>
        </w:rPr>
        <w:t>[1]</w:t>
      </w:r>
      <w:r w:rsidR="0047244E" w:rsidRPr="0047244E">
        <w:rPr>
          <w:rFonts w:ascii="Arial" w:hAnsi="Arial" w:cs="Arial"/>
        </w:rPr>
        <w:tab/>
        <w:t xml:space="preserve">A. Vaswani </w:t>
      </w:r>
      <w:r w:rsidR="0047244E" w:rsidRPr="0047244E">
        <w:rPr>
          <w:rFonts w:ascii="Arial" w:hAnsi="Arial" w:cs="Arial"/>
          <w:i/>
          <w:iCs/>
        </w:rPr>
        <w:t>et al.</w:t>
      </w:r>
      <w:r w:rsidR="0047244E" w:rsidRPr="0047244E">
        <w:rPr>
          <w:rFonts w:ascii="Arial" w:hAnsi="Arial" w:cs="Arial"/>
        </w:rPr>
        <w:t xml:space="preserve">, </w:t>
      </w:r>
      <w:r w:rsidR="00CD1165">
        <w:rPr>
          <w:rFonts w:ascii="Arial" w:hAnsi="Arial" w:cs="Arial"/>
        </w:rPr>
        <w:t>'</w:t>
      </w:r>
      <w:r w:rsidR="0047244E" w:rsidRPr="0047244E">
        <w:rPr>
          <w:rFonts w:ascii="Arial" w:hAnsi="Arial" w:cs="Arial"/>
        </w:rPr>
        <w:t>Attention is all you need</w:t>
      </w:r>
      <w:r w:rsidR="00CD1165">
        <w:rPr>
          <w:rFonts w:ascii="Arial" w:hAnsi="Arial" w:cs="Arial"/>
        </w:rPr>
        <w:t>'</w:t>
      </w:r>
      <w:r w:rsidR="0047244E" w:rsidRPr="0047244E">
        <w:rPr>
          <w:rFonts w:ascii="Arial" w:hAnsi="Arial" w:cs="Arial"/>
        </w:rPr>
        <w:t xml:space="preserve">, </w:t>
      </w:r>
      <w:r w:rsidR="0047244E" w:rsidRPr="0047244E">
        <w:rPr>
          <w:rFonts w:ascii="Arial" w:hAnsi="Arial" w:cs="Arial"/>
          <w:i/>
          <w:iCs/>
        </w:rPr>
        <w:t>Advances in neural information processing systems</w:t>
      </w:r>
      <w:r w:rsidR="0047244E" w:rsidRPr="0047244E">
        <w:rPr>
          <w:rFonts w:ascii="Arial" w:hAnsi="Arial" w:cs="Arial"/>
        </w:rPr>
        <w:t>, vol. 30, 2017.</w:t>
      </w:r>
    </w:p>
    <w:p w14:paraId="68CD356B" w14:textId="35C805C0" w:rsidR="0047244E" w:rsidRPr="0047244E" w:rsidRDefault="0047244E" w:rsidP="0047244E">
      <w:pPr>
        <w:pStyle w:val="Bibliography"/>
        <w:rPr>
          <w:rFonts w:ascii="Arial" w:hAnsi="Arial" w:cs="Arial"/>
        </w:rPr>
      </w:pPr>
      <w:r w:rsidRPr="0047244E">
        <w:rPr>
          <w:rFonts w:ascii="Arial" w:hAnsi="Arial" w:cs="Arial"/>
        </w:rPr>
        <w:t>[2]</w:t>
      </w:r>
      <w:r w:rsidRPr="0047244E">
        <w:rPr>
          <w:rFonts w:ascii="Arial" w:hAnsi="Arial" w:cs="Arial"/>
        </w:rPr>
        <w:tab/>
        <w:t xml:space="preserve">M. Z. Hossain, F. Sohel, M. F. Shiratuddin, and H. Laga, </w:t>
      </w:r>
      <w:r w:rsidR="00CD1165">
        <w:rPr>
          <w:rFonts w:ascii="Arial" w:hAnsi="Arial" w:cs="Arial"/>
        </w:rPr>
        <w:t>'</w:t>
      </w:r>
      <w:r w:rsidRPr="0047244E">
        <w:rPr>
          <w:rFonts w:ascii="Arial" w:hAnsi="Arial" w:cs="Arial"/>
        </w:rPr>
        <w:t>A Comprehensive Survey of Deep Learning for Image Captioning</w:t>
      </w:r>
      <w:r w:rsidR="00CD1165">
        <w:rPr>
          <w:rFonts w:ascii="Arial" w:hAnsi="Arial" w:cs="Arial"/>
        </w:rPr>
        <w:t>'</w:t>
      </w:r>
      <w:r w:rsidRPr="0047244E">
        <w:rPr>
          <w:rFonts w:ascii="Arial" w:hAnsi="Arial" w:cs="Arial"/>
        </w:rPr>
        <w:t xml:space="preserve">, </w:t>
      </w:r>
      <w:r w:rsidRPr="0047244E">
        <w:rPr>
          <w:rFonts w:ascii="Arial" w:hAnsi="Arial" w:cs="Arial"/>
          <w:i/>
          <w:iCs/>
        </w:rPr>
        <w:t>arXiv:1810.04020 [cs, stat]</w:t>
      </w:r>
      <w:r w:rsidRPr="0047244E">
        <w:rPr>
          <w:rFonts w:ascii="Arial" w:hAnsi="Arial" w:cs="Arial"/>
        </w:rPr>
        <w:t>, Oct. 2018, Accessed: Mar. 03, 2022. [Online]. Available: http://arxiv.org/abs/1810.04020.</w:t>
      </w:r>
    </w:p>
    <w:p w14:paraId="23873D43" w14:textId="77777777" w:rsidR="0047244E" w:rsidRPr="0047244E" w:rsidRDefault="0047244E" w:rsidP="0047244E">
      <w:pPr>
        <w:pStyle w:val="Bibliography"/>
        <w:rPr>
          <w:rFonts w:ascii="Arial" w:hAnsi="Arial" w:cs="Arial"/>
        </w:rPr>
      </w:pPr>
      <w:r w:rsidRPr="0047244E">
        <w:rPr>
          <w:rFonts w:ascii="Arial" w:hAnsi="Arial" w:cs="Arial"/>
        </w:rPr>
        <w:t>[3]</w:t>
      </w:r>
      <w:r w:rsidRPr="0047244E">
        <w:rPr>
          <w:rFonts w:ascii="Arial" w:hAnsi="Arial" w:cs="Arial"/>
        </w:rPr>
        <w:tab/>
        <w:t xml:space="preserve">S. Hochreiter and J. Schmidhuber, ‘Long short-term memory’, </w:t>
      </w:r>
      <w:r w:rsidRPr="0047244E">
        <w:rPr>
          <w:rFonts w:ascii="Arial" w:hAnsi="Arial" w:cs="Arial"/>
          <w:i/>
          <w:iCs/>
        </w:rPr>
        <w:t>Neural computation</w:t>
      </w:r>
      <w:r w:rsidRPr="0047244E">
        <w:rPr>
          <w:rFonts w:ascii="Arial" w:hAnsi="Arial" w:cs="Arial"/>
        </w:rPr>
        <w:t>, vol. 9, no. 8, pp. 1735–1780, 1997.</w:t>
      </w:r>
    </w:p>
    <w:p w14:paraId="164602B1" w14:textId="63AB5D92" w:rsidR="0047244E" w:rsidRPr="0047244E" w:rsidRDefault="0047244E" w:rsidP="0047244E">
      <w:pPr>
        <w:pStyle w:val="Bibliography"/>
        <w:rPr>
          <w:rFonts w:ascii="Arial" w:hAnsi="Arial" w:cs="Arial"/>
        </w:rPr>
      </w:pPr>
      <w:r w:rsidRPr="0047244E">
        <w:rPr>
          <w:rFonts w:ascii="Arial" w:hAnsi="Arial" w:cs="Arial"/>
        </w:rPr>
        <w:t>[4]</w:t>
      </w:r>
      <w:r w:rsidRPr="0047244E">
        <w:rPr>
          <w:rFonts w:ascii="Arial" w:hAnsi="Arial" w:cs="Arial"/>
        </w:rPr>
        <w:tab/>
        <w:t xml:space="preserve">A. Dosovitskiy </w:t>
      </w:r>
      <w:r w:rsidRPr="0047244E">
        <w:rPr>
          <w:rFonts w:ascii="Arial" w:hAnsi="Arial" w:cs="Arial"/>
          <w:i/>
          <w:iCs/>
        </w:rPr>
        <w:t>et al.</w:t>
      </w:r>
      <w:r w:rsidRPr="0047244E">
        <w:rPr>
          <w:rFonts w:ascii="Arial" w:hAnsi="Arial" w:cs="Arial"/>
        </w:rPr>
        <w:t xml:space="preserve">, </w:t>
      </w:r>
      <w:r w:rsidR="00CD1165">
        <w:rPr>
          <w:rFonts w:ascii="Arial" w:hAnsi="Arial" w:cs="Arial"/>
        </w:rPr>
        <w:t>'</w:t>
      </w:r>
      <w:r w:rsidRPr="0047244E">
        <w:rPr>
          <w:rFonts w:ascii="Arial" w:hAnsi="Arial" w:cs="Arial"/>
        </w:rPr>
        <w:t>An image is worth 16x16 words: Transformers for image recognition at scale</w:t>
      </w:r>
      <w:r w:rsidR="00CD1165">
        <w:rPr>
          <w:rFonts w:ascii="Arial" w:hAnsi="Arial" w:cs="Arial"/>
        </w:rPr>
        <w:t>'</w:t>
      </w:r>
      <w:r w:rsidRPr="0047244E">
        <w:rPr>
          <w:rFonts w:ascii="Arial" w:hAnsi="Arial" w:cs="Arial"/>
        </w:rPr>
        <w:t xml:space="preserve">, </w:t>
      </w:r>
      <w:r w:rsidRPr="0047244E">
        <w:rPr>
          <w:rFonts w:ascii="Arial" w:hAnsi="Arial" w:cs="Arial"/>
          <w:i/>
          <w:iCs/>
        </w:rPr>
        <w:t>arXiv preprint arXiv:2010.11929</w:t>
      </w:r>
      <w:r w:rsidRPr="0047244E">
        <w:rPr>
          <w:rFonts w:ascii="Arial" w:hAnsi="Arial" w:cs="Arial"/>
        </w:rPr>
        <w:t>, 2020.</w:t>
      </w:r>
    </w:p>
    <w:p w14:paraId="16E2017E" w14:textId="56E83366" w:rsidR="0047244E" w:rsidRPr="0047244E" w:rsidRDefault="0047244E" w:rsidP="0047244E">
      <w:pPr>
        <w:pStyle w:val="Bibliography"/>
        <w:rPr>
          <w:rFonts w:ascii="Arial" w:hAnsi="Arial" w:cs="Arial"/>
        </w:rPr>
      </w:pPr>
      <w:r w:rsidRPr="0047244E">
        <w:rPr>
          <w:rFonts w:ascii="Arial" w:hAnsi="Arial" w:cs="Arial"/>
        </w:rPr>
        <w:t>[5]</w:t>
      </w:r>
      <w:r w:rsidRPr="0047244E">
        <w:rPr>
          <w:rFonts w:ascii="Arial" w:hAnsi="Arial" w:cs="Arial"/>
        </w:rPr>
        <w:tab/>
        <w:t xml:space="preserve">W. Liu, S. Chen, L. Guo, X. Zhu, and J. Liu, </w:t>
      </w:r>
      <w:r w:rsidR="00CD1165">
        <w:rPr>
          <w:rFonts w:ascii="Arial" w:hAnsi="Arial" w:cs="Arial"/>
        </w:rPr>
        <w:t>'</w:t>
      </w:r>
      <w:r w:rsidRPr="0047244E">
        <w:rPr>
          <w:rFonts w:ascii="Arial" w:hAnsi="Arial" w:cs="Arial"/>
        </w:rPr>
        <w:t>CPTR: Full Transformer Network for Image Captioning</w:t>
      </w:r>
      <w:r w:rsidR="00CD1165">
        <w:rPr>
          <w:rFonts w:ascii="Arial" w:hAnsi="Arial" w:cs="Arial"/>
        </w:rPr>
        <w:t>'</w:t>
      </w:r>
      <w:r w:rsidRPr="0047244E">
        <w:rPr>
          <w:rFonts w:ascii="Arial" w:hAnsi="Arial" w:cs="Arial"/>
        </w:rPr>
        <w:t xml:space="preserve">, </w:t>
      </w:r>
      <w:r w:rsidRPr="0047244E">
        <w:rPr>
          <w:rFonts w:ascii="Arial" w:hAnsi="Arial" w:cs="Arial"/>
          <w:i/>
          <w:iCs/>
        </w:rPr>
        <w:t>arXiv:2101.10804 [cs]</w:t>
      </w:r>
      <w:r w:rsidRPr="0047244E">
        <w:rPr>
          <w:rFonts w:ascii="Arial" w:hAnsi="Arial" w:cs="Arial"/>
        </w:rPr>
        <w:t>, Jan. 2021, Accessed: Sep. 20, 2021. [Online]. Available: http://arxiv.org/abs/2101.10804.</w:t>
      </w:r>
    </w:p>
    <w:p w14:paraId="775FF34C" w14:textId="18E7AC3A" w:rsidR="0047244E" w:rsidRPr="0047244E" w:rsidRDefault="0047244E" w:rsidP="0047244E">
      <w:pPr>
        <w:pStyle w:val="Bibliography"/>
        <w:rPr>
          <w:rFonts w:ascii="Arial" w:hAnsi="Arial" w:cs="Arial"/>
        </w:rPr>
      </w:pPr>
      <w:r w:rsidRPr="0047244E">
        <w:rPr>
          <w:rFonts w:ascii="Arial" w:hAnsi="Arial" w:cs="Arial"/>
        </w:rPr>
        <w:t>[6]</w:t>
      </w:r>
      <w:r w:rsidRPr="0047244E">
        <w:rPr>
          <w:rFonts w:ascii="Arial" w:hAnsi="Arial" w:cs="Arial"/>
        </w:rPr>
        <w:tab/>
        <w:t xml:space="preserve">K. He, X. Zhang, S. Ren, and J. Sun, </w:t>
      </w:r>
      <w:r w:rsidR="00CD1165">
        <w:rPr>
          <w:rFonts w:ascii="Arial" w:hAnsi="Arial" w:cs="Arial"/>
        </w:rPr>
        <w:t>'</w:t>
      </w:r>
      <w:r w:rsidRPr="0047244E">
        <w:rPr>
          <w:rFonts w:ascii="Arial" w:hAnsi="Arial" w:cs="Arial"/>
        </w:rPr>
        <w:t>Deep Residual Learning for Image Recognition</w:t>
      </w:r>
      <w:r w:rsidR="00CD1165">
        <w:rPr>
          <w:rFonts w:ascii="Arial" w:hAnsi="Arial" w:cs="Arial"/>
        </w:rPr>
        <w:t>'</w:t>
      </w:r>
      <w:r w:rsidRPr="0047244E">
        <w:rPr>
          <w:rFonts w:ascii="Arial" w:hAnsi="Arial" w:cs="Arial"/>
        </w:rPr>
        <w:t xml:space="preserve">, </w:t>
      </w:r>
      <w:r w:rsidRPr="0047244E">
        <w:rPr>
          <w:rFonts w:ascii="Arial" w:hAnsi="Arial" w:cs="Arial"/>
          <w:i/>
          <w:iCs/>
        </w:rPr>
        <w:t>arXiv:1512.03385 [cs]</w:t>
      </w:r>
      <w:r w:rsidRPr="0047244E">
        <w:rPr>
          <w:rFonts w:ascii="Arial" w:hAnsi="Arial" w:cs="Arial"/>
        </w:rPr>
        <w:t>, Oct. 2015, Accessed: Mar. 06, 2022. [Online]. Available: http://arxiv.org/abs/1512.03385.</w:t>
      </w:r>
    </w:p>
    <w:p w14:paraId="3705911D" w14:textId="77777777" w:rsidR="0047244E" w:rsidRPr="0047244E" w:rsidRDefault="0047244E" w:rsidP="0047244E">
      <w:pPr>
        <w:pStyle w:val="Bibliography"/>
        <w:rPr>
          <w:rFonts w:ascii="Arial" w:hAnsi="Arial" w:cs="Arial"/>
        </w:rPr>
      </w:pPr>
      <w:r w:rsidRPr="0047244E">
        <w:rPr>
          <w:rFonts w:ascii="Arial" w:hAnsi="Arial" w:cs="Arial"/>
        </w:rPr>
        <w:t>[7]</w:t>
      </w:r>
      <w:r w:rsidRPr="0047244E">
        <w:rPr>
          <w:rFonts w:ascii="Arial" w:hAnsi="Arial" w:cs="Arial"/>
        </w:rPr>
        <w:tab/>
        <w:t xml:space="preserve">T.-Y. Lin </w:t>
      </w:r>
      <w:r w:rsidRPr="0047244E">
        <w:rPr>
          <w:rFonts w:ascii="Arial" w:hAnsi="Arial" w:cs="Arial"/>
          <w:i/>
          <w:iCs/>
        </w:rPr>
        <w:t>et al.</w:t>
      </w:r>
      <w:r w:rsidRPr="0047244E">
        <w:rPr>
          <w:rFonts w:ascii="Arial" w:hAnsi="Arial" w:cs="Arial"/>
        </w:rPr>
        <w:t xml:space="preserve">, ‘Microsoft COCO: Common Objects in Context’, </w:t>
      </w:r>
      <w:r w:rsidRPr="0047244E">
        <w:rPr>
          <w:rFonts w:ascii="Arial" w:hAnsi="Arial" w:cs="Arial"/>
          <w:i/>
          <w:iCs/>
        </w:rPr>
        <w:t>arXiv:1405.0312 [cs]</w:t>
      </w:r>
      <w:r w:rsidRPr="0047244E">
        <w:rPr>
          <w:rFonts w:ascii="Arial" w:hAnsi="Arial" w:cs="Arial"/>
        </w:rPr>
        <w:t>, Feb. 2015, Accessed: Mar. 07, 2022. [Online]. Available: http://arxiv.org/abs/1405.0312.</w:t>
      </w:r>
    </w:p>
    <w:p w14:paraId="6B9CCB97" w14:textId="703B8346" w:rsidR="0047244E" w:rsidRPr="0047244E" w:rsidRDefault="0047244E" w:rsidP="0047244E">
      <w:pPr>
        <w:pStyle w:val="Bibliography"/>
        <w:rPr>
          <w:rFonts w:ascii="Arial" w:hAnsi="Arial" w:cs="Arial"/>
        </w:rPr>
      </w:pPr>
      <w:r w:rsidRPr="0047244E">
        <w:rPr>
          <w:rFonts w:ascii="Arial" w:hAnsi="Arial" w:cs="Arial"/>
        </w:rPr>
        <w:t>[8]</w:t>
      </w:r>
      <w:r w:rsidRPr="0047244E">
        <w:rPr>
          <w:rFonts w:ascii="Arial" w:hAnsi="Arial" w:cs="Arial"/>
        </w:rPr>
        <w:tab/>
        <w:t xml:space="preserve">K. Xu </w:t>
      </w:r>
      <w:r w:rsidRPr="0047244E">
        <w:rPr>
          <w:rFonts w:ascii="Arial" w:hAnsi="Arial" w:cs="Arial"/>
          <w:i/>
          <w:iCs/>
        </w:rPr>
        <w:t>et al.</w:t>
      </w:r>
      <w:r w:rsidRPr="0047244E">
        <w:rPr>
          <w:rFonts w:ascii="Arial" w:hAnsi="Arial" w:cs="Arial"/>
        </w:rPr>
        <w:t xml:space="preserve">, </w:t>
      </w:r>
      <w:r w:rsidR="00CD1165">
        <w:rPr>
          <w:rFonts w:ascii="Arial" w:hAnsi="Arial" w:cs="Arial"/>
        </w:rPr>
        <w:t>'</w:t>
      </w:r>
      <w:r w:rsidRPr="0047244E">
        <w:rPr>
          <w:rFonts w:ascii="Arial" w:hAnsi="Arial" w:cs="Arial"/>
        </w:rPr>
        <w:t>Show, Attend and Tell: Neural Image Caption Generation with Visual Attention</w:t>
      </w:r>
      <w:r w:rsidR="00CD1165">
        <w:rPr>
          <w:rFonts w:ascii="Arial" w:hAnsi="Arial" w:cs="Arial"/>
        </w:rPr>
        <w:t>'</w:t>
      </w:r>
      <w:r w:rsidRPr="0047244E">
        <w:rPr>
          <w:rFonts w:ascii="Arial" w:hAnsi="Arial" w:cs="Arial"/>
        </w:rPr>
        <w:t xml:space="preserve">, </w:t>
      </w:r>
      <w:r w:rsidRPr="0047244E">
        <w:rPr>
          <w:rFonts w:ascii="Arial" w:hAnsi="Arial" w:cs="Arial"/>
          <w:i/>
          <w:iCs/>
        </w:rPr>
        <w:t>arXiv:1502.03044 [cs]</w:t>
      </w:r>
      <w:r w:rsidRPr="0047244E">
        <w:rPr>
          <w:rFonts w:ascii="Arial" w:hAnsi="Arial" w:cs="Arial"/>
        </w:rPr>
        <w:t>, Apr. 2016, Accessed: Mar. 07, 2022. [Online]. Available: http://arxiv.org/abs/1502.03044.</w:t>
      </w:r>
    </w:p>
    <w:p w14:paraId="793B59B0" w14:textId="6CA3E0A2" w:rsidR="0047244E" w:rsidRPr="0047244E" w:rsidRDefault="0047244E" w:rsidP="0047244E">
      <w:pPr>
        <w:pStyle w:val="Bibliography"/>
        <w:rPr>
          <w:rFonts w:ascii="Arial" w:hAnsi="Arial" w:cs="Arial"/>
        </w:rPr>
      </w:pPr>
      <w:r w:rsidRPr="0047244E">
        <w:rPr>
          <w:rFonts w:ascii="Arial" w:hAnsi="Arial" w:cs="Arial"/>
        </w:rPr>
        <w:t>[9]</w:t>
      </w:r>
      <w:r w:rsidRPr="0047244E">
        <w:rPr>
          <w:rFonts w:ascii="Arial" w:hAnsi="Arial" w:cs="Arial"/>
        </w:rPr>
        <w:tab/>
        <w:t xml:space="preserve">K. Papineni, S. Roukos, T. Ward, and W.-J. Zhu, </w:t>
      </w:r>
      <w:r w:rsidR="00CD1165">
        <w:rPr>
          <w:rFonts w:ascii="Arial" w:hAnsi="Arial" w:cs="Arial"/>
        </w:rPr>
        <w:t>'</w:t>
      </w:r>
      <w:r w:rsidRPr="0047244E">
        <w:rPr>
          <w:rFonts w:ascii="Arial" w:hAnsi="Arial" w:cs="Arial"/>
        </w:rPr>
        <w:t>Bleu: a method for automatic evaluation of machine translation</w:t>
      </w:r>
      <w:r w:rsidR="00CD1165">
        <w:rPr>
          <w:rFonts w:ascii="Arial" w:hAnsi="Arial" w:cs="Arial"/>
        </w:rPr>
        <w:t>'</w:t>
      </w:r>
      <w:r w:rsidRPr="0047244E">
        <w:rPr>
          <w:rFonts w:ascii="Arial" w:hAnsi="Arial" w:cs="Arial"/>
        </w:rPr>
        <w:t xml:space="preserve">, in </w:t>
      </w:r>
      <w:r w:rsidRPr="0047244E">
        <w:rPr>
          <w:rFonts w:ascii="Arial" w:hAnsi="Arial" w:cs="Arial"/>
          <w:i/>
          <w:iCs/>
        </w:rPr>
        <w:t>Proceedings of the 40th annual meeting of the Association for Computational Linguistics</w:t>
      </w:r>
      <w:r w:rsidRPr="0047244E">
        <w:rPr>
          <w:rFonts w:ascii="Arial" w:hAnsi="Arial" w:cs="Arial"/>
        </w:rPr>
        <w:t>, 2002, pp. 311–318.</w:t>
      </w:r>
    </w:p>
    <w:p w14:paraId="74EC9C43" w14:textId="0F1F65B5" w:rsidR="0047244E" w:rsidRPr="0047244E" w:rsidRDefault="0047244E" w:rsidP="0047244E">
      <w:pPr>
        <w:pStyle w:val="Bibliography"/>
        <w:rPr>
          <w:rFonts w:ascii="Arial" w:hAnsi="Arial" w:cs="Arial"/>
        </w:rPr>
      </w:pPr>
      <w:r w:rsidRPr="0047244E">
        <w:rPr>
          <w:rFonts w:ascii="Arial" w:hAnsi="Arial" w:cs="Arial"/>
        </w:rPr>
        <w:t>[10]</w:t>
      </w:r>
      <w:r w:rsidRPr="0047244E">
        <w:rPr>
          <w:rFonts w:ascii="Arial" w:hAnsi="Arial" w:cs="Arial"/>
        </w:rPr>
        <w:tab/>
        <w:t xml:space="preserve">S. Banerjee and A. Lavie, </w:t>
      </w:r>
      <w:r w:rsidR="00CD1165">
        <w:rPr>
          <w:rFonts w:ascii="Arial" w:hAnsi="Arial" w:cs="Arial"/>
        </w:rPr>
        <w:t>'</w:t>
      </w:r>
      <w:r w:rsidRPr="0047244E">
        <w:rPr>
          <w:rFonts w:ascii="Arial" w:hAnsi="Arial" w:cs="Arial"/>
        </w:rPr>
        <w:t>METEOR: An automatic metric for MT evaluation with improved correlation with human judgments</w:t>
      </w:r>
      <w:r w:rsidR="00CD1165">
        <w:rPr>
          <w:rFonts w:ascii="Arial" w:hAnsi="Arial" w:cs="Arial"/>
        </w:rPr>
        <w:t>'</w:t>
      </w:r>
      <w:r w:rsidRPr="0047244E">
        <w:rPr>
          <w:rFonts w:ascii="Arial" w:hAnsi="Arial" w:cs="Arial"/>
        </w:rPr>
        <w:t xml:space="preserve">, in </w:t>
      </w:r>
      <w:r w:rsidRPr="0047244E">
        <w:rPr>
          <w:rFonts w:ascii="Arial" w:hAnsi="Arial" w:cs="Arial"/>
          <w:i/>
          <w:iCs/>
        </w:rPr>
        <w:t>Proceedings of the acl workshop on intrinsic and extrinsic evaluation measures for machine translation and/or summarization</w:t>
      </w:r>
      <w:r w:rsidRPr="0047244E">
        <w:rPr>
          <w:rFonts w:ascii="Arial" w:hAnsi="Arial" w:cs="Arial"/>
        </w:rPr>
        <w:t>, 2005, pp. 65–72.</w:t>
      </w:r>
    </w:p>
    <w:p w14:paraId="3433A2C3" w14:textId="3D4F74F0" w:rsidR="0047244E" w:rsidRPr="0047244E" w:rsidRDefault="0047244E" w:rsidP="0047244E">
      <w:pPr>
        <w:pStyle w:val="Bibliography"/>
        <w:rPr>
          <w:rFonts w:ascii="Arial" w:hAnsi="Arial" w:cs="Arial"/>
        </w:rPr>
      </w:pPr>
      <w:r w:rsidRPr="0047244E">
        <w:rPr>
          <w:rFonts w:ascii="Arial" w:hAnsi="Arial" w:cs="Arial"/>
        </w:rPr>
        <w:t>[11]</w:t>
      </w:r>
      <w:r w:rsidRPr="0047244E">
        <w:rPr>
          <w:rFonts w:ascii="Arial" w:hAnsi="Arial" w:cs="Arial"/>
        </w:rPr>
        <w:tab/>
        <w:t xml:space="preserve">A. Mutton, M. Dras, S. Wan, and R. Dale, </w:t>
      </w:r>
      <w:r w:rsidR="00CD1165">
        <w:rPr>
          <w:rFonts w:ascii="Arial" w:hAnsi="Arial" w:cs="Arial"/>
        </w:rPr>
        <w:t>'</w:t>
      </w:r>
      <w:r w:rsidRPr="0047244E">
        <w:rPr>
          <w:rFonts w:ascii="Arial" w:hAnsi="Arial" w:cs="Arial"/>
        </w:rPr>
        <w:t>GLEU: Automatic evaluation of sentence-level fluency</w:t>
      </w:r>
      <w:r w:rsidR="00CD1165">
        <w:rPr>
          <w:rFonts w:ascii="Arial" w:hAnsi="Arial" w:cs="Arial"/>
        </w:rPr>
        <w:t>'</w:t>
      </w:r>
      <w:r w:rsidRPr="0047244E">
        <w:rPr>
          <w:rFonts w:ascii="Arial" w:hAnsi="Arial" w:cs="Arial"/>
        </w:rPr>
        <w:t xml:space="preserve">, in </w:t>
      </w:r>
      <w:r w:rsidRPr="0047244E">
        <w:rPr>
          <w:rFonts w:ascii="Arial" w:hAnsi="Arial" w:cs="Arial"/>
          <w:i/>
          <w:iCs/>
        </w:rPr>
        <w:t>Proceedings of the 45th Annual Meeting of the Association of Computational Linguistics</w:t>
      </w:r>
      <w:r w:rsidRPr="0047244E">
        <w:rPr>
          <w:rFonts w:ascii="Arial" w:hAnsi="Arial" w:cs="Arial"/>
        </w:rPr>
        <w:t>, 2007, pp. 344–351.</w:t>
      </w:r>
    </w:p>
    <w:p w14:paraId="3BF7E663" w14:textId="4D5D1F8E" w:rsidR="0047244E" w:rsidRPr="0047244E" w:rsidRDefault="0047244E" w:rsidP="0047244E">
      <w:pPr>
        <w:pStyle w:val="Bibliography"/>
        <w:rPr>
          <w:rFonts w:ascii="Arial" w:hAnsi="Arial" w:cs="Arial"/>
        </w:rPr>
      </w:pPr>
      <w:r w:rsidRPr="0047244E">
        <w:rPr>
          <w:rFonts w:ascii="Arial" w:hAnsi="Arial" w:cs="Arial"/>
        </w:rPr>
        <w:t>[12]</w:t>
      </w:r>
      <w:r w:rsidRPr="0047244E">
        <w:rPr>
          <w:rFonts w:ascii="Arial" w:hAnsi="Arial" w:cs="Arial"/>
        </w:rPr>
        <w:tab/>
        <w:t xml:space="preserve">J. Pennington, R. Socher, and C. D. Manning, </w:t>
      </w:r>
      <w:r w:rsidR="00CD1165">
        <w:rPr>
          <w:rFonts w:ascii="Arial" w:hAnsi="Arial" w:cs="Arial"/>
        </w:rPr>
        <w:t>'</w:t>
      </w:r>
      <w:r w:rsidRPr="0047244E">
        <w:rPr>
          <w:rFonts w:ascii="Arial" w:hAnsi="Arial" w:cs="Arial"/>
        </w:rPr>
        <w:t>Glove: Global vectors for word representation</w:t>
      </w:r>
      <w:r w:rsidR="00CD1165">
        <w:rPr>
          <w:rFonts w:ascii="Arial" w:hAnsi="Arial" w:cs="Arial"/>
        </w:rPr>
        <w:t>'</w:t>
      </w:r>
      <w:r w:rsidRPr="0047244E">
        <w:rPr>
          <w:rFonts w:ascii="Arial" w:hAnsi="Arial" w:cs="Arial"/>
        </w:rPr>
        <w:t xml:space="preserve">, in </w:t>
      </w:r>
      <w:r w:rsidRPr="0047244E">
        <w:rPr>
          <w:rFonts w:ascii="Arial" w:hAnsi="Arial" w:cs="Arial"/>
          <w:i/>
          <w:iCs/>
        </w:rPr>
        <w:t>Proceedings of the 2014 conference on empirical methods in natural language processing (EMNLP)</w:t>
      </w:r>
      <w:r w:rsidRPr="0047244E">
        <w:rPr>
          <w:rFonts w:ascii="Arial" w:hAnsi="Arial" w:cs="Arial"/>
        </w:rPr>
        <w:t>, 2014, pp. 1532–1543.</w:t>
      </w:r>
    </w:p>
    <w:p w14:paraId="304E2BBF" w14:textId="25CF87FB" w:rsidR="0047244E" w:rsidRPr="0047244E" w:rsidRDefault="0047244E" w:rsidP="0047244E">
      <w:pPr>
        <w:pStyle w:val="Bibliography"/>
        <w:rPr>
          <w:rFonts w:ascii="Arial" w:hAnsi="Arial" w:cs="Arial"/>
        </w:rPr>
      </w:pPr>
      <w:r w:rsidRPr="0047244E">
        <w:rPr>
          <w:rFonts w:ascii="Arial" w:hAnsi="Arial" w:cs="Arial"/>
        </w:rPr>
        <w:lastRenderedPageBreak/>
        <w:t>[13]</w:t>
      </w:r>
      <w:r w:rsidRPr="0047244E">
        <w:rPr>
          <w:rFonts w:ascii="Arial" w:hAnsi="Arial" w:cs="Arial"/>
        </w:rPr>
        <w:tab/>
        <w:t xml:space="preserve">A. Karpathy and L. Fei-Fei, </w:t>
      </w:r>
      <w:r w:rsidR="00CD1165">
        <w:rPr>
          <w:rFonts w:ascii="Arial" w:hAnsi="Arial" w:cs="Arial"/>
        </w:rPr>
        <w:t>'</w:t>
      </w:r>
      <w:r w:rsidRPr="0047244E">
        <w:rPr>
          <w:rFonts w:ascii="Arial" w:hAnsi="Arial" w:cs="Arial"/>
        </w:rPr>
        <w:t>Deep visual-semantic alignments for generating image descriptions</w:t>
      </w:r>
      <w:r w:rsidR="00CD1165">
        <w:rPr>
          <w:rFonts w:ascii="Arial" w:hAnsi="Arial" w:cs="Arial"/>
        </w:rPr>
        <w:t>'</w:t>
      </w:r>
      <w:r w:rsidRPr="0047244E">
        <w:rPr>
          <w:rFonts w:ascii="Arial" w:hAnsi="Arial" w:cs="Arial"/>
        </w:rPr>
        <w:t xml:space="preserve">, in </w:t>
      </w:r>
      <w:r w:rsidRPr="0047244E">
        <w:rPr>
          <w:rFonts w:ascii="Arial" w:hAnsi="Arial" w:cs="Arial"/>
          <w:i/>
          <w:iCs/>
        </w:rPr>
        <w:t>Proceedings of the IEEE conference on computer vision and pattern recognition</w:t>
      </w:r>
      <w:r w:rsidRPr="0047244E">
        <w:rPr>
          <w:rFonts w:ascii="Arial" w:hAnsi="Arial" w:cs="Arial"/>
        </w:rPr>
        <w:t>, 2015, pp. 3128–3137.</w:t>
      </w:r>
    </w:p>
    <w:p w14:paraId="18DC2953" w14:textId="594C79F7" w:rsidR="004079B8" w:rsidRPr="00237C09" w:rsidRDefault="004079B8" w:rsidP="00757032">
      <w:pPr>
        <w:spacing w:line="400" w:lineRule="exact"/>
      </w:pPr>
      <w:r>
        <w:fldChar w:fldCharType="end"/>
      </w:r>
    </w:p>
    <w:sectPr w:rsidR="004079B8" w:rsidRPr="00237C09" w:rsidSect="00100677">
      <w:headerReference w:type="default" r:id="rId20"/>
      <w:pgSz w:w="11906" w:h="16838"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39A26" w14:textId="77777777" w:rsidR="009E0719" w:rsidRDefault="009E0719" w:rsidP="00346BFC">
      <w:pPr>
        <w:spacing w:after="0" w:line="240" w:lineRule="auto"/>
      </w:pPr>
      <w:r>
        <w:separator/>
      </w:r>
    </w:p>
  </w:endnote>
  <w:endnote w:type="continuationSeparator" w:id="0">
    <w:p w14:paraId="64AEFBE9" w14:textId="77777777" w:rsidR="009E0719" w:rsidRDefault="009E0719" w:rsidP="00346B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5C420" w14:textId="77777777" w:rsidR="001C46D5" w:rsidRDefault="001C46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67171" w:themeColor="background2" w:themeShade="80"/>
        <w:sz w:val="16"/>
        <w:szCs w:val="16"/>
      </w:rPr>
      <w:id w:val="456303016"/>
      <w:docPartObj>
        <w:docPartGallery w:val="Page Numbers (Bottom of Page)"/>
        <w:docPartUnique/>
      </w:docPartObj>
    </w:sdtPr>
    <w:sdtEndPr/>
    <w:sdtContent>
      <w:sdt>
        <w:sdtPr>
          <w:rPr>
            <w:color w:val="767171" w:themeColor="background2" w:themeShade="80"/>
            <w:sz w:val="16"/>
            <w:szCs w:val="16"/>
          </w:rPr>
          <w:id w:val="1728636285"/>
          <w:docPartObj>
            <w:docPartGallery w:val="Page Numbers (Top of Page)"/>
            <w:docPartUnique/>
          </w:docPartObj>
        </w:sdtPr>
        <w:sdtEndPr/>
        <w:sdtContent>
          <w:p w14:paraId="049AD27F" w14:textId="33BD1327" w:rsidR="00346BFC" w:rsidRPr="00E5692E" w:rsidRDefault="00624B5D" w:rsidP="00870DE9">
            <w:pPr>
              <w:pStyle w:val="Footer"/>
              <w:pBdr>
                <w:top w:val="single" w:sz="4" w:space="1" w:color="auto"/>
              </w:pBdr>
              <w:jc w:val="center"/>
              <w:rPr>
                <w:color w:val="767171" w:themeColor="background2" w:themeShade="80"/>
                <w:sz w:val="16"/>
                <w:szCs w:val="16"/>
              </w:rPr>
            </w:pPr>
            <w:r w:rsidRPr="00E5692E">
              <w:rPr>
                <w:color w:val="767171" w:themeColor="background2" w:themeShade="80"/>
                <w:sz w:val="16"/>
                <w:szCs w:val="16"/>
              </w:rPr>
              <w:t xml:space="preserve">Page </w:t>
            </w:r>
            <w:r w:rsidRPr="00E5692E">
              <w:rPr>
                <w:b/>
                <w:bCs/>
                <w:color w:val="767171" w:themeColor="background2" w:themeShade="80"/>
                <w:sz w:val="16"/>
                <w:szCs w:val="16"/>
              </w:rPr>
              <w:fldChar w:fldCharType="begin"/>
            </w:r>
            <w:r w:rsidRPr="00E5692E">
              <w:rPr>
                <w:b/>
                <w:bCs/>
                <w:color w:val="767171" w:themeColor="background2" w:themeShade="80"/>
                <w:sz w:val="16"/>
                <w:szCs w:val="16"/>
              </w:rPr>
              <w:instrText xml:space="preserve"> PAGE </w:instrText>
            </w:r>
            <w:r w:rsidRPr="00E5692E">
              <w:rPr>
                <w:b/>
                <w:bCs/>
                <w:color w:val="767171" w:themeColor="background2" w:themeShade="80"/>
                <w:sz w:val="16"/>
                <w:szCs w:val="16"/>
              </w:rPr>
              <w:fldChar w:fldCharType="separate"/>
            </w:r>
            <w:r w:rsidRPr="00E5692E">
              <w:rPr>
                <w:b/>
                <w:bCs/>
                <w:noProof/>
                <w:color w:val="767171" w:themeColor="background2" w:themeShade="80"/>
                <w:sz w:val="16"/>
                <w:szCs w:val="16"/>
              </w:rPr>
              <w:t>2</w:t>
            </w:r>
            <w:r w:rsidRPr="00E5692E">
              <w:rPr>
                <w:b/>
                <w:bCs/>
                <w:color w:val="767171" w:themeColor="background2" w:themeShade="80"/>
                <w:sz w:val="16"/>
                <w:szCs w:val="16"/>
              </w:rPr>
              <w:fldChar w:fldCharType="end"/>
            </w:r>
            <w:r w:rsidRPr="00E5692E">
              <w:rPr>
                <w:color w:val="767171" w:themeColor="background2" w:themeShade="80"/>
                <w:sz w:val="16"/>
                <w:szCs w:val="16"/>
              </w:rPr>
              <w:t xml:space="preserve"> of </w:t>
            </w:r>
            <w:r w:rsidRPr="00E5692E">
              <w:rPr>
                <w:b/>
                <w:bCs/>
                <w:color w:val="767171" w:themeColor="background2" w:themeShade="80"/>
                <w:sz w:val="16"/>
                <w:szCs w:val="16"/>
              </w:rPr>
              <w:fldChar w:fldCharType="begin"/>
            </w:r>
            <w:r w:rsidRPr="00E5692E">
              <w:rPr>
                <w:b/>
                <w:bCs/>
                <w:color w:val="767171" w:themeColor="background2" w:themeShade="80"/>
                <w:sz w:val="16"/>
                <w:szCs w:val="16"/>
              </w:rPr>
              <w:instrText xml:space="preserve"> NUMPAGES  </w:instrText>
            </w:r>
            <w:r w:rsidRPr="00E5692E">
              <w:rPr>
                <w:b/>
                <w:bCs/>
                <w:color w:val="767171" w:themeColor="background2" w:themeShade="80"/>
                <w:sz w:val="16"/>
                <w:szCs w:val="16"/>
              </w:rPr>
              <w:fldChar w:fldCharType="separate"/>
            </w:r>
            <w:r w:rsidRPr="00E5692E">
              <w:rPr>
                <w:b/>
                <w:bCs/>
                <w:noProof/>
                <w:color w:val="767171" w:themeColor="background2" w:themeShade="80"/>
                <w:sz w:val="16"/>
                <w:szCs w:val="16"/>
              </w:rPr>
              <w:t>2</w:t>
            </w:r>
            <w:r w:rsidRPr="00E5692E">
              <w:rPr>
                <w:b/>
                <w:bCs/>
                <w:color w:val="767171" w:themeColor="background2" w:themeShade="80"/>
                <w:sz w:val="16"/>
                <w:szCs w:val="16"/>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03927" w14:textId="77777777" w:rsidR="001C46D5" w:rsidRDefault="001C46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443A4" w14:textId="77777777" w:rsidR="009E0719" w:rsidRDefault="009E0719" w:rsidP="00346BFC">
      <w:pPr>
        <w:spacing w:after="0" w:line="240" w:lineRule="auto"/>
      </w:pPr>
      <w:r>
        <w:separator/>
      </w:r>
    </w:p>
  </w:footnote>
  <w:footnote w:type="continuationSeparator" w:id="0">
    <w:p w14:paraId="11A2FFE4" w14:textId="77777777" w:rsidR="009E0719" w:rsidRDefault="009E0719" w:rsidP="00346B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A729E" w14:textId="77777777" w:rsidR="001C46D5" w:rsidRDefault="001C46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62E0C" w14:textId="503CD0F6" w:rsidR="00183CE1" w:rsidRPr="00E5692E" w:rsidRDefault="00FC61C5">
    <w:pPr>
      <w:pStyle w:val="Header"/>
      <w:rPr>
        <w:rFonts w:asciiTheme="majorHAnsi" w:hAnsiTheme="majorHAnsi" w:cstheme="majorHAnsi"/>
        <w:color w:val="767171" w:themeColor="background2" w:themeShade="80"/>
        <w:sz w:val="16"/>
        <w:szCs w:val="16"/>
      </w:rPr>
    </w:pPr>
    <w:r w:rsidRPr="00E5692E">
      <w:rPr>
        <w:rFonts w:asciiTheme="majorHAnsi" w:hAnsiTheme="majorHAnsi" w:cstheme="majorHAnsi"/>
        <w:color w:val="767171" w:themeColor="background2" w:themeShade="80"/>
        <w:sz w:val="16"/>
        <w:szCs w:val="16"/>
      </w:rPr>
      <w:t>LT2316 H20 Maskininlärning</w:t>
    </w:r>
  </w:p>
  <w:p w14:paraId="7D5A5229" w14:textId="3513DF31" w:rsidR="00346BFC" w:rsidRPr="00E5692E" w:rsidRDefault="00EE1BED">
    <w:pPr>
      <w:pStyle w:val="Header"/>
      <w:rPr>
        <w:rFonts w:asciiTheme="majorHAnsi" w:hAnsiTheme="majorHAnsi" w:cstheme="majorHAnsi"/>
        <w:color w:val="767171" w:themeColor="background2" w:themeShade="80"/>
        <w:sz w:val="16"/>
        <w:szCs w:val="16"/>
      </w:rPr>
    </w:pPr>
    <w:r w:rsidRPr="00E5692E">
      <w:rPr>
        <w:rFonts w:asciiTheme="majorHAnsi" w:hAnsiTheme="majorHAnsi" w:cstheme="majorHAnsi"/>
        <w:color w:val="767171" w:themeColor="background2" w:themeShade="80"/>
        <w:sz w:val="16"/>
        <w:szCs w:val="16"/>
      </w:rPr>
      <w:t>LT2326 H21 Maskininlärning för statistisk datalingvistik: avancerad project report</w:t>
    </w:r>
  </w:p>
  <w:p w14:paraId="02DCBD07" w14:textId="203EA88D" w:rsidR="007775F9" w:rsidRPr="00E5692E" w:rsidRDefault="00EE1BED" w:rsidP="001C46D5">
    <w:pPr>
      <w:pStyle w:val="Header"/>
      <w:pBdr>
        <w:bottom w:val="single" w:sz="4" w:space="1" w:color="auto"/>
      </w:pBdr>
      <w:tabs>
        <w:tab w:val="clear" w:pos="9360"/>
        <w:tab w:val="right" w:pos="9070"/>
      </w:tabs>
      <w:spacing w:after="120"/>
      <w:rPr>
        <w:rFonts w:asciiTheme="majorHAnsi" w:hAnsiTheme="majorHAnsi" w:cstheme="majorHAnsi"/>
        <w:color w:val="767171" w:themeColor="background2" w:themeShade="80"/>
        <w:sz w:val="16"/>
        <w:szCs w:val="16"/>
      </w:rPr>
    </w:pPr>
    <w:r w:rsidRPr="00E5692E">
      <w:rPr>
        <w:rFonts w:asciiTheme="majorHAnsi" w:hAnsiTheme="majorHAnsi" w:cstheme="majorHAnsi"/>
        <w:color w:val="767171" w:themeColor="background2" w:themeShade="80"/>
        <w:sz w:val="16"/>
        <w:szCs w:val="16"/>
      </w:rPr>
      <w:t>Mohamed Zarzoura</w:t>
    </w:r>
    <w:r w:rsidR="007775F9" w:rsidRPr="00E5692E">
      <w:rPr>
        <w:rFonts w:asciiTheme="majorHAnsi" w:hAnsiTheme="majorHAnsi" w:cstheme="majorHAnsi"/>
        <w:color w:val="767171" w:themeColor="background2" w:themeShade="80"/>
        <w:sz w:val="16"/>
        <w:szCs w:val="16"/>
      </w:rPr>
      <w:tab/>
    </w:r>
    <w:r w:rsidR="007775F9" w:rsidRPr="00E5692E">
      <w:rPr>
        <w:rFonts w:asciiTheme="majorHAnsi" w:hAnsiTheme="majorHAnsi" w:cstheme="majorHAnsi"/>
        <w:color w:val="767171" w:themeColor="background2" w:themeShade="80"/>
        <w:sz w:val="16"/>
        <w:szCs w:val="1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C77C4" w14:textId="77777777" w:rsidR="001C46D5" w:rsidRDefault="001C46D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290ED" w14:textId="77777777" w:rsidR="00AF7372" w:rsidRPr="00E5692E" w:rsidRDefault="00AF7372">
    <w:pPr>
      <w:pStyle w:val="Header"/>
      <w:rPr>
        <w:rFonts w:asciiTheme="majorHAnsi" w:hAnsiTheme="majorHAnsi" w:cstheme="majorHAnsi"/>
        <w:color w:val="767171" w:themeColor="background2" w:themeShade="80"/>
        <w:sz w:val="16"/>
        <w:szCs w:val="16"/>
      </w:rPr>
    </w:pPr>
    <w:r w:rsidRPr="00E5692E">
      <w:rPr>
        <w:rFonts w:asciiTheme="majorHAnsi" w:hAnsiTheme="majorHAnsi" w:cstheme="majorHAnsi"/>
        <w:color w:val="767171" w:themeColor="background2" w:themeShade="80"/>
        <w:sz w:val="16"/>
        <w:szCs w:val="16"/>
      </w:rPr>
      <w:t>LT2316 H20 Maskininlärning</w:t>
    </w:r>
  </w:p>
  <w:p w14:paraId="235E93B7" w14:textId="77777777" w:rsidR="00AF7372" w:rsidRPr="00E5692E" w:rsidRDefault="00AF7372">
    <w:pPr>
      <w:pStyle w:val="Header"/>
      <w:rPr>
        <w:rFonts w:asciiTheme="majorHAnsi" w:hAnsiTheme="majorHAnsi" w:cstheme="majorHAnsi"/>
        <w:color w:val="767171" w:themeColor="background2" w:themeShade="80"/>
        <w:sz w:val="16"/>
        <w:szCs w:val="16"/>
      </w:rPr>
    </w:pPr>
    <w:r w:rsidRPr="00E5692E">
      <w:rPr>
        <w:rFonts w:asciiTheme="majorHAnsi" w:hAnsiTheme="majorHAnsi" w:cstheme="majorHAnsi"/>
        <w:color w:val="767171" w:themeColor="background2" w:themeShade="80"/>
        <w:sz w:val="16"/>
        <w:szCs w:val="16"/>
      </w:rPr>
      <w:t>LT2326 H21 Maskininlärning för statistisk datalingvistik: avancerad project report</w:t>
    </w:r>
  </w:p>
  <w:p w14:paraId="7E558F1F" w14:textId="1ED4E086" w:rsidR="00AF7372" w:rsidRPr="00E5692E" w:rsidRDefault="00AF7372" w:rsidP="001C46D5">
    <w:pPr>
      <w:pStyle w:val="Header"/>
      <w:pBdr>
        <w:bottom w:val="single" w:sz="4" w:space="1" w:color="auto"/>
      </w:pBdr>
      <w:tabs>
        <w:tab w:val="clear" w:pos="9360"/>
        <w:tab w:val="right" w:pos="14002"/>
      </w:tabs>
      <w:spacing w:after="120"/>
      <w:rPr>
        <w:rFonts w:asciiTheme="majorHAnsi" w:hAnsiTheme="majorHAnsi" w:cstheme="majorHAnsi"/>
        <w:color w:val="767171" w:themeColor="background2" w:themeShade="80"/>
        <w:sz w:val="16"/>
        <w:szCs w:val="16"/>
      </w:rPr>
    </w:pPr>
    <w:r w:rsidRPr="00E5692E">
      <w:rPr>
        <w:rFonts w:asciiTheme="majorHAnsi" w:hAnsiTheme="majorHAnsi" w:cstheme="majorHAnsi"/>
        <w:color w:val="767171" w:themeColor="background2" w:themeShade="80"/>
        <w:sz w:val="16"/>
        <w:szCs w:val="16"/>
      </w:rPr>
      <w:t>Mohamed Zarzoura</w:t>
    </w:r>
    <w:r w:rsidRPr="00E5692E">
      <w:rPr>
        <w:rFonts w:asciiTheme="majorHAnsi" w:hAnsiTheme="majorHAnsi" w:cstheme="majorHAnsi"/>
        <w:color w:val="767171" w:themeColor="background2" w:themeShade="80"/>
        <w:sz w:val="16"/>
        <w:szCs w:val="16"/>
      </w:rPr>
      <w:tab/>
    </w:r>
    <w:r w:rsidRPr="00E5692E">
      <w:rPr>
        <w:rFonts w:asciiTheme="majorHAnsi" w:hAnsiTheme="majorHAnsi" w:cstheme="majorHAnsi"/>
        <w:color w:val="767171" w:themeColor="background2" w:themeShade="80"/>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C6451D"/>
    <w:multiLevelType w:val="hybridMultilevel"/>
    <w:tmpl w:val="6FB86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95532B2"/>
    <w:multiLevelType w:val="hybridMultilevel"/>
    <w:tmpl w:val="30045F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2A10B0"/>
    <w:multiLevelType w:val="hybridMultilevel"/>
    <w:tmpl w:val="70F03B54"/>
    <w:lvl w:ilvl="0" w:tplc="7FCC5D3E">
      <w:start w:val="1"/>
      <w:numFmt w:val="decimal"/>
      <w:lvlText w:val="Category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3MDCwMDYCIksTSyUdpeDU4uLM/DyQAstaAI3haa0sAAAA"/>
  </w:docVars>
  <w:rsids>
    <w:rsidRoot w:val="00EA1376"/>
    <w:rsid w:val="00001CDF"/>
    <w:rsid w:val="00011D22"/>
    <w:rsid w:val="00011D2F"/>
    <w:rsid w:val="00016564"/>
    <w:rsid w:val="000262B1"/>
    <w:rsid w:val="00031A45"/>
    <w:rsid w:val="00032068"/>
    <w:rsid w:val="00032BAD"/>
    <w:rsid w:val="000347B9"/>
    <w:rsid w:val="00042162"/>
    <w:rsid w:val="00042A13"/>
    <w:rsid w:val="00045331"/>
    <w:rsid w:val="00047D2B"/>
    <w:rsid w:val="000528DB"/>
    <w:rsid w:val="00054022"/>
    <w:rsid w:val="000625D6"/>
    <w:rsid w:val="0006534E"/>
    <w:rsid w:val="00066E56"/>
    <w:rsid w:val="00074844"/>
    <w:rsid w:val="000756CC"/>
    <w:rsid w:val="0008289B"/>
    <w:rsid w:val="0008733F"/>
    <w:rsid w:val="0009005C"/>
    <w:rsid w:val="000911FE"/>
    <w:rsid w:val="00096538"/>
    <w:rsid w:val="000A0759"/>
    <w:rsid w:val="000B35B3"/>
    <w:rsid w:val="000C1325"/>
    <w:rsid w:val="000D1C30"/>
    <w:rsid w:val="000D4361"/>
    <w:rsid w:val="000E0B5E"/>
    <w:rsid w:val="000E2E20"/>
    <w:rsid w:val="000F4326"/>
    <w:rsid w:val="000F53DC"/>
    <w:rsid w:val="000F5FEC"/>
    <w:rsid w:val="00100677"/>
    <w:rsid w:val="00102606"/>
    <w:rsid w:val="001049AA"/>
    <w:rsid w:val="001065EE"/>
    <w:rsid w:val="0011131D"/>
    <w:rsid w:val="001126E0"/>
    <w:rsid w:val="00115F8A"/>
    <w:rsid w:val="00122DC7"/>
    <w:rsid w:val="00122DE0"/>
    <w:rsid w:val="00125D82"/>
    <w:rsid w:val="00126E4F"/>
    <w:rsid w:val="001312A5"/>
    <w:rsid w:val="00133C59"/>
    <w:rsid w:val="00140792"/>
    <w:rsid w:val="001408D1"/>
    <w:rsid w:val="00145253"/>
    <w:rsid w:val="00145465"/>
    <w:rsid w:val="00162CA1"/>
    <w:rsid w:val="00162E79"/>
    <w:rsid w:val="00162FB6"/>
    <w:rsid w:val="0016663B"/>
    <w:rsid w:val="001701CA"/>
    <w:rsid w:val="0017281C"/>
    <w:rsid w:val="001762B8"/>
    <w:rsid w:val="0017753E"/>
    <w:rsid w:val="00183CE1"/>
    <w:rsid w:val="00184B81"/>
    <w:rsid w:val="00185F3B"/>
    <w:rsid w:val="001905B9"/>
    <w:rsid w:val="001A1446"/>
    <w:rsid w:val="001A2B64"/>
    <w:rsid w:val="001A3328"/>
    <w:rsid w:val="001B1926"/>
    <w:rsid w:val="001B2DFF"/>
    <w:rsid w:val="001C10F6"/>
    <w:rsid w:val="001C46D5"/>
    <w:rsid w:val="001C4E3E"/>
    <w:rsid w:val="001C537A"/>
    <w:rsid w:val="001C65D8"/>
    <w:rsid w:val="001D1F8D"/>
    <w:rsid w:val="001D5260"/>
    <w:rsid w:val="001D75D7"/>
    <w:rsid w:val="001E1BCC"/>
    <w:rsid w:val="001E2C0B"/>
    <w:rsid w:val="001F037F"/>
    <w:rsid w:val="001F3FD3"/>
    <w:rsid w:val="001F51A5"/>
    <w:rsid w:val="00200426"/>
    <w:rsid w:val="002020C7"/>
    <w:rsid w:val="00202987"/>
    <w:rsid w:val="00202ABD"/>
    <w:rsid w:val="00205994"/>
    <w:rsid w:val="002066FF"/>
    <w:rsid w:val="00212E09"/>
    <w:rsid w:val="00213315"/>
    <w:rsid w:val="00214134"/>
    <w:rsid w:val="002236A7"/>
    <w:rsid w:val="002253AF"/>
    <w:rsid w:val="00225762"/>
    <w:rsid w:val="00231B9F"/>
    <w:rsid w:val="0023295B"/>
    <w:rsid w:val="0023518B"/>
    <w:rsid w:val="00236272"/>
    <w:rsid w:val="00237C09"/>
    <w:rsid w:val="00241DCE"/>
    <w:rsid w:val="00253B25"/>
    <w:rsid w:val="0026295B"/>
    <w:rsid w:val="0026427B"/>
    <w:rsid w:val="00264E39"/>
    <w:rsid w:val="002650C2"/>
    <w:rsid w:val="0026785D"/>
    <w:rsid w:val="00273943"/>
    <w:rsid w:val="00280B6E"/>
    <w:rsid w:val="00281131"/>
    <w:rsid w:val="0028163C"/>
    <w:rsid w:val="00281E63"/>
    <w:rsid w:val="002868B3"/>
    <w:rsid w:val="00287D91"/>
    <w:rsid w:val="002911EF"/>
    <w:rsid w:val="00293CD8"/>
    <w:rsid w:val="002A0184"/>
    <w:rsid w:val="002A50DE"/>
    <w:rsid w:val="002A69D8"/>
    <w:rsid w:val="002A6EE6"/>
    <w:rsid w:val="002B0275"/>
    <w:rsid w:val="002B1288"/>
    <w:rsid w:val="002B5E56"/>
    <w:rsid w:val="002B6657"/>
    <w:rsid w:val="002C0903"/>
    <w:rsid w:val="002C77A6"/>
    <w:rsid w:val="002D36FE"/>
    <w:rsid w:val="002E0416"/>
    <w:rsid w:val="002E47A6"/>
    <w:rsid w:val="002E4B19"/>
    <w:rsid w:val="002E572E"/>
    <w:rsid w:val="002F144F"/>
    <w:rsid w:val="002F2583"/>
    <w:rsid w:val="002F5D00"/>
    <w:rsid w:val="002F6BC9"/>
    <w:rsid w:val="002F7028"/>
    <w:rsid w:val="002F752A"/>
    <w:rsid w:val="00310323"/>
    <w:rsid w:val="003131E9"/>
    <w:rsid w:val="003230BB"/>
    <w:rsid w:val="003231AC"/>
    <w:rsid w:val="003247A9"/>
    <w:rsid w:val="00326866"/>
    <w:rsid w:val="00331515"/>
    <w:rsid w:val="00332B2D"/>
    <w:rsid w:val="00333DCE"/>
    <w:rsid w:val="00335170"/>
    <w:rsid w:val="003410FC"/>
    <w:rsid w:val="00342B95"/>
    <w:rsid w:val="0034463F"/>
    <w:rsid w:val="00346BFC"/>
    <w:rsid w:val="00346FE8"/>
    <w:rsid w:val="00350DAD"/>
    <w:rsid w:val="00352E9D"/>
    <w:rsid w:val="0035452E"/>
    <w:rsid w:val="00354BC2"/>
    <w:rsid w:val="003632F1"/>
    <w:rsid w:val="003647C6"/>
    <w:rsid w:val="00373CC5"/>
    <w:rsid w:val="00377970"/>
    <w:rsid w:val="00380203"/>
    <w:rsid w:val="003836F7"/>
    <w:rsid w:val="00384412"/>
    <w:rsid w:val="00385CF9"/>
    <w:rsid w:val="003870C7"/>
    <w:rsid w:val="00387F72"/>
    <w:rsid w:val="00392E60"/>
    <w:rsid w:val="00393A1D"/>
    <w:rsid w:val="00397E37"/>
    <w:rsid w:val="003A1E67"/>
    <w:rsid w:val="003A33D2"/>
    <w:rsid w:val="003A3ADF"/>
    <w:rsid w:val="003A49DC"/>
    <w:rsid w:val="003B3B87"/>
    <w:rsid w:val="003C01FE"/>
    <w:rsid w:val="003C204C"/>
    <w:rsid w:val="003C370F"/>
    <w:rsid w:val="003C55D6"/>
    <w:rsid w:val="003C7870"/>
    <w:rsid w:val="003D4C94"/>
    <w:rsid w:val="003D6E08"/>
    <w:rsid w:val="003E54AA"/>
    <w:rsid w:val="003E6C88"/>
    <w:rsid w:val="00401A3E"/>
    <w:rsid w:val="0040371A"/>
    <w:rsid w:val="0040530A"/>
    <w:rsid w:val="00405D3E"/>
    <w:rsid w:val="00406500"/>
    <w:rsid w:val="004079B8"/>
    <w:rsid w:val="00411FA8"/>
    <w:rsid w:val="004173D8"/>
    <w:rsid w:val="00424E80"/>
    <w:rsid w:val="00425237"/>
    <w:rsid w:val="004258D3"/>
    <w:rsid w:val="004329B9"/>
    <w:rsid w:val="00434DCF"/>
    <w:rsid w:val="004431EB"/>
    <w:rsid w:val="00455C10"/>
    <w:rsid w:val="00461EB1"/>
    <w:rsid w:val="004633DE"/>
    <w:rsid w:val="00471DC6"/>
    <w:rsid w:val="0047244E"/>
    <w:rsid w:val="004738F3"/>
    <w:rsid w:val="00486ED4"/>
    <w:rsid w:val="00493018"/>
    <w:rsid w:val="004950C5"/>
    <w:rsid w:val="00496B64"/>
    <w:rsid w:val="004A0449"/>
    <w:rsid w:val="004A6BAF"/>
    <w:rsid w:val="004B1418"/>
    <w:rsid w:val="004B38E4"/>
    <w:rsid w:val="004B631A"/>
    <w:rsid w:val="004C38A9"/>
    <w:rsid w:val="004C433C"/>
    <w:rsid w:val="004C6B15"/>
    <w:rsid w:val="004C6ECC"/>
    <w:rsid w:val="004C76D0"/>
    <w:rsid w:val="004C7E8A"/>
    <w:rsid w:val="004D1ECE"/>
    <w:rsid w:val="004D3B48"/>
    <w:rsid w:val="004D6CEE"/>
    <w:rsid w:val="004D7837"/>
    <w:rsid w:val="004E183A"/>
    <w:rsid w:val="004E40BD"/>
    <w:rsid w:val="004F2C83"/>
    <w:rsid w:val="004F5044"/>
    <w:rsid w:val="004F6734"/>
    <w:rsid w:val="00501679"/>
    <w:rsid w:val="005128F8"/>
    <w:rsid w:val="0051702F"/>
    <w:rsid w:val="00520793"/>
    <w:rsid w:val="00521433"/>
    <w:rsid w:val="005258F0"/>
    <w:rsid w:val="00527EA4"/>
    <w:rsid w:val="005337B8"/>
    <w:rsid w:val="0053547D"/>
    <w:rsid w:val="005365F7"/>
    <w:rsid w:val="00537188"/>
    <w:rsid w:val="00537826"/>
    <w:rsid w:val="00537D97"/>
    <w:rsid w:val="00541CDC"/>
    <w:rsid w:val="00542FC1"/>
    <w:rsid w:val="00545573"/>
    <w:rsid w:val="00546FF1"/>
    <w:rsid w:val="005504AE"/>
    <w:rsid w:val="0055333A"/>
    <w:rsid w:val="005535B7"/>
    <w:rsid w:val="0055684C"/>
    <w:rsid w:val="00557C29"/>
    <w:rsid w:val="005634D0"/>
    <w:rsid w:val="00567F0F"/>
    <w:rsid w:val="005719A6"/>
    <w:rsid w:val="005744C9"/>
    <w:rsid w:val="0057468E"/>
    <w:rsid w:val="00577329"/>
    <w:rsid w:val="005816EA"/>
    <w:rsid w:val="00583AD7"/>
    <w:rsid w:val="00585FA4"/>
    <w:rsid w:val="00591813"/>
    <w:rsid w:val="00592E9E"/>
    <w:rsid w:val="00595C70"/>
    <w:rsid w:val="005963C3"/>
    <w:rsid w:val="005A0976"/>
    <w:rsid w:val="005A1D3D"/>
    <w:rsid w:val="005A1DC4"/>
    <w:rsid w:val="005A35B3"/>
    <w:rsid w:val="005A51D9"/>
    <w:rsid w:val="005A6D0C"/>
    <w:rsid w:val="005B3AE6"/>
    <w:rsid w:val="005C3114"/>
    <w:rsid w:val="005C3B14"/>
    <w:rsid w:val="005C5086"/>
    <w:rsid w:val="005D1070"/>
    <w:rsid w:val="005D4FAD"/>
    <w:rsid w:val="005D64EF"/>
    <w:rsid w:val="005D6EA0"/>
    <w:rsid w:val="005D7533"/>
    <w:rsid w:val="005E43CF"/>
    <w:rsid w:val="005E46ED"/>
    <w:rsid w:val="005E525D"/>
    <w:rsid w:val="005F42D2"/>
    <w:rsid w:val="005F4B42"/>
    <w:rsid w:val="00600209"/>
    <w:rsid w:val="00601CC1"/>
    <w:rsid w:val="00602745"/>
    <w:rsid w:val="0060341D"/>
    <w:rsid w:val="00603D28"/>
    <w:rsid w:val="00606298"/>
    <w:rsid w:val="00606DC4"/>
    <w:rsid w:val="0061207F"/>
    <w:rsid w:val="0061491F"/>
    <w:rsid w:val="00614B23"/>
    <w:rsid w:val="00624B5D"/>
    <w:rsid w:val="00625D3B"/>
    <w:rsid w:val="0062636A"/>
    <w:rsid w:val="0062711F"/>
    <w:rsid w:val="006327B9"/>
    <w:rsid w:val="006338FE"/>
    <w:rsid w:val="006432E1"/>
    <w:rsid w:val="00647BA9"/>
    <w:rsid w:val="00651C8F"/>
    <w:rsid w:val="00653EDD"/>
    <w:rsid w:val="00660290"/>
    <w:rsid w:val="00666E74"/>
    <w:rsid w:val="006730C5"/>
    <w:rsid w:val="00675853"/>
    <w:rsid w:val="00677474"/>
    <w:rsid w:val="00677CD4"/>
    <w:rsid w:val="006812D9"/>
    <w:rsid w:val="0068542D"/>
    <w:rsid w:val="006876BB"/>
    <w:rsid w:val="00687EE1"/>
    <w:rsid w:val="00690884"/>
    <w:rsid w:val="00691A62"/>
    <w:rsid w:val="006933FC"/>
    <w:rsid w:val="00697674"/>
    <w:rsid w:val="006978E0"/>
    <w:rsid w:val="006A4346"/>
    <w:rsid w:val="006A5C02"/>
    <w:rsid w:val="006A6C61"/>
    <w:rsid w:val="006B177A"/>
    <w:rsid w:val="006C0C29"/>
    <w:rsid w:val="006C429C"/>
    <w:rsid w:val="006C475E"/>
    <w:rsid w:val="006D04F3"/>
    <w:rsid w:val="006D144C"/>
    <w:rsid w:val="006D3E58"/>
    <w:rsid w:val="006D4AB9"/>
    <w:rsid w:val="006E02D3"/>
    <w:rsid w:val="006E10DA"/>
    <w:rsid w:val="006E2C96"/>
    <w:rsid w:val="006E57CB"/>
    <w:rsid w:val="006E5BB3"/>
    <w:rsid w:val="006E7820"/>
    <w:rsid w:val="006F24F3"/>
    <w:rsid w:val="006F2C5A"/>
    <w:rsid w:val="00705936"/>
    <w:rsid w:val="00712D34"/>
    <w:rsid w:val="00714EAD"/>
    <w:rsid w:val="00715979"/>
    <w:rsid w:val="00717B3A"/>
    <w:rsid w:val="0072189F"/>
    <w:rsid w:val="00734CC8"/>
    <w:rsid w:val="00741F0C"/>
    <w:rsid w:val="00743364"/>
    <w:rsid w:val="00754132"/>
    <w:rsid w:val="007561D8"/>
    <w:rsid w:val="0075682F"/>
    <w:rsid w:val="00757032"/>
    <w:rsid w:val="00770A76"/>
    <w:rsid w:val="00771B22"/>
    <w:rsid w:val="00773BB6"/>
    <w:rsid w:val="00775884"/>
    <w:rsid w:val="0077658C"/>
    <w:rsid w:val="007775F9"/>
    <w:rsid w:val="00781205"/>
    <w:rsid w:val="0078156B"/>
    <w:rsid w:val="0078365B"/>
    <w:rsid w:val="00787F70"/>
    <w:rsid w:val="00790EC3"/>
    <w:rsid w:val="007912DD"/>
    <w:rsid w:val="00795C0D"/>
    <w:rsid w:val="00796AB8"/>
    <w:rsid w:val="00797D0C"/>
    <w:rsid w:val="007A190D"/>
    <w:rsid w:val="007B031C"/>
    <w:rsid w:val="007B45FF"/>
    <w:rsid w:val="007B4C57"/>
    <w:rsid w:val="007B5DCE"/>
    <w:rsid w:val="007B639B"/>
    <w:rsid w:val="007C0A23"/>
    <w:rsid w:val="007C24FF"/>
    <w:rsid w:val="007D32FD"/>
    <w:rsid w:val="007E7CA5"/>
    <w:rsid w:val="007F3CC0"/>
    <w:rsid w:val="00804B13"/>
    <w:rsid w:val="00804D92"/>
    <w:rsid w:val="00804F5F"/>
    <w:rsid w:val="008054A8"/>
    <w:rsid w:val="0080773E"/>
    <w:rsid w:val="008122A9"/>
    <w:rsid w:val="0082182E"/>
    <w:rsid w:val="00823D7F"/>
    <w:rsid w:val="00831066"/>
    <w:rsid w:val="00833F56"/>
    <w:rsid w:val="0083672D"/>
    <w:rsid w:val="008367FF"/>
    <w:rsid w:val="008401D1"/>
    <w:rsid w:val="00841C7C"/>
    <w:rsid w:val="008435B9"/>
    <w:rsid w:val="008446C9"/>
    <w:rsid w:val="00853E5D"/>
    <w:rsid w:val="008554C1"/>
    <w:rsid w:val="0085587A"/>
    <w:rsid w:val="00856EDA"/>
    <w:rsid w:val="008665FE"/>
    <w:rsid w:val="0086782E"/>
    <w:rsid w:val="00870DE9"/>
    <w:rsid w:val="008727C7"/>
    <w:rsid w:val="00880101"/>
    <w:rsid w:val="00880E60"/>
    <w:rsid w:val="00881E62"/>
    <w:rsid w:val="00885486"/>
    <w:rsid w:val="008906A7"/>
    <w:rsid w:val="00893D81"/>
    <w:rsid w:val="00895883"/>
    <w:rsid w:val="008A070F"/>
    <w:rsid w:val="008A1339"/>
    <w:rsid w:val="008A6031"/>
    <w:rsid w:val="008B296D"/>
    <w:rsid w:val="008B3BE2"/>
    <w:rsid w:val="008B3FD7"/>
    <w:rsid w:val="008B5584"/>
    <w:rsid w:val="008C303A"/>
    <w:rsid w:val="008C322A"/>
    <w:rsid w:val="008D23F6"/>
    <w:rsid w:val="008D285D"/>
    <w:rsid w:val="008D47BE"/>
    <w:rsid w:val="008D66DD"/>
    <w:rsid w:val="008D6ADD"/>
    <w:rsid w:val="008F221D"/>
    <w:rsid w:val="008F322A"/>
    <w:rsid w:val="008F43A7"/>
    <w:rsid w:val="008F67A3"/>
    <w:rsid w:val="00901109"/>
    <w:rsid w:val="00906A89"/>
    <w:rsid w:val="00910475"/>
    <w:rsid w:val="009110E7"/>
    <w:rsid w:val="00911FD1"/>
    <w:rsid w:val="00915454"/>
    <w:rsid w:val="0091554E"/>
    <w:rsid w:val="0091686C"/>
    <w:rsid w:val="009208EA"/>
    <w:rsid w:val="0092098A"/>
    <w:rsid w:val="0093002A"/>
    <w:rsid w:val="00931773"/>
    <w:rsid w:val="00933632"/>
    <w:rsid w:val="00935791"/>
    <w:rsid w:val="009376A7"/>
    <w:rsid w:val="009401CC"/>
    <w:rsid w:val="00941AEA"/>
    <w:rsid w:val="00945874"/>
    <w:rsid w:val="00950E0B"/>
    <w:rsid w:val="00952F35"/>
    <w:rsid w:val="00953129"/>
    <w:rsid w:val="00953D12"/>
    <w:rsid w:val="0096161A"/>
    <w:rsid w:val="009643BD"/>
    <w:rsid w:val="009645F9"/>
    <w:rsid w:val="009647A8"/>
    <w:rsid w:val="00964977"/>
    <w:rsid w:val="009662A6"/>
    <w:rsid w:val="00966935"/>
    <w:rsid w:val="0097552E"/>
    <w:rsid w:val="009759AB"/>
    <w:rsid w:val="00982C59"/>
    <w:rsid w:val="00985A29"/>
    <w:rsid w:val="00985BCC"/>
    <w:rsid w:val="0099046C"/>
    <w:rsid w:val="00991203"/>
    <w:rsid w:val="009979A9"/>
    <w:rsid w:val="009A09A8"/>
    <w:rsid w:val="009A65AF"/>
    <w:rsid w:val="009A7CE1"/>
    <w:rsid w:val="009B4C78"/>
    <w:rsid w:val="009B70EB"/>
    <w:rsid w:val="009B77FD"/>
    <w:rsid w:val="009C03E5"/>
    <w:rsid w:val="009D5117"/>
    <w:rsid w:val="009D5534"/>
    <w:rsid w:val="009D75C2"/>
    <w:rsid w:val="009E0719"/>
    <w:rsid w:val="009E5640"/>
    <w:rsid w:val="009F262E"/>
    <w:rsid w:val="00A028F8"/>
    <w:rsid w:val="00A1271E"/>
    <w:rsid w:val="00A152D8"/>
    <w:rsid w:val="00A15911"/>
    <w:rsid w:val="00A20868"/>
    <w:rsid w:val="00A23418"/>
    <w:rsid w:val="00A25502"/>
    <w:rsid w:val="00A305B9"/>
    <w:rsid w:val="00A32DC6"/>
    <w:rsid w:val="00A36A62"/>
    <w:rsid w:val="00A3792A"/>
    <w:rsid w:val="00A456BC"/>
    <w:rsid w:val="00A500D9"/>
    <w:rsid w:val="00A50C43"/>
    <w:rsid w:val="00A654F1"/>
    <w:rsid w:val="00A669F5"/>
    <w:rsid w:val="00A675D4"/>
    <w:rsid w:val="00A70F02"/>
    <w:rsid w:val="00A70FE9"/>
    <w:rsid w:val="00A72A1A"/>
    <w:rsid w:val="00A741F9"/>
    <w:rsid w:val="00A763AE"/>
    <w:rsid w:val="00A91744"/>
    <w:rsid w:val="00A91823"/>
    <w:rsid w:val="00A9360C"/>
    <w:rsid w:val="00A97478"/>
    <w:rsid w:val="00AA0283"/>
    <w:rsid w:val="00AA0A68"/>
    <w:rsid w:val="00AA1727"/>
    <w:rsid w:val="00AA3196"/>
    <w:rsid w:val="00AA5F97"/>
    <w:rsid w:val="00AA7CF8"/>
    <w:rsid w:val="00AB1303"/>
    <w:rsid w:val="00AB3997"/>
    <w:rsid w:val="00AB4A50"/>
    <w:rsid w:val="00AB56BF"/>
    <w:rsid w:val="00AB5DDF"/>
    <w:rsid w:val="00AC02C7"/>
    <w:rsid w:val="00AC0900"/>
    <w:rsid w:val="00AC1653"/>
    <w:rsid w:val="00AC2EAE"/>
    <w:rsid w:val="00AC38B7"/>
    <w:rsid w:val="00AC3C6C"/>
    <w:rsid w:val="00AC433B"/>
    <w:rsid w:val="00AC6DD3"/>
    <w:rsid w:val="00AE2D56"/>
    <w:rsid w:val="00AE37C1"/>
    <w:rsid w:val="00AE79FE"/>
    <w:rsid w:val="00AF14E7"/>
    <w:rsid w:val="00AF7372"/>
    <w:rsid w:val="00B01D51"/>
    <w:rsid w:val="00B024E7"/>
    <w:rsid w:val="00B10056"/>
    <w:rsid w:val="00B11147"/>
    <w:rsid w:val="00B152DF"/>
    <w:rsid w:val="00B172B7"/>
    <w:rsid w:val="00B27481"/>
    <w:rsid w:val="00B303FC"/>
    <w:rsid w:val="00B40AC9"/>
    <w:rsid w:val="00B41B17"/>
    <w:rsid w:val="00B474C9"/>
    <w:rsid w:val="00B5143E"/>
    <w:rsid w:val="00B60BDB"/>
    <w:rsid w:val="00B67788"/>
    <w:rsid w:val="00B74D93"/>
    <w:rsid w:val="00B84817"/>
    <w:rsid w:val="00B851E1"/>
    <w:rsid w:val="00B90919"/>
    <w:rsid w:val="00B931B6"/>
    <w:rsid w:val="00B9517D"/>
    <w:rsid w:val="00BA53C8"/>
    <w:rsid w:val="00BB2BED"/>
    <w:rsid w:val="00BB3F96"/>
    <w:rsid w:val="00BC12CC"/>
    <w:rsid w:val="00BC26F5"/>
    <w:rsid w:val="00BC401A"/>
    <w:rsid w:val="00BC73FD"/>
    <w:rsid w:val="00BD2705"/>
    <w:rsid w:val="00BD64E9"/>
    <w:rsid w:val="00BD77AC"/>
    <w:rsid w:val="00BE5239"/>
    <w:rsid w:val="00BE5FF4"/>
    <w:rsid w:val="00BF2BEB"/>
    <w:rsid w:val="00BF4C02"/>
    <w:rsid w:val="00BF79B4"/>
    <w:rsid w:val="00C02FA8"/>
    <w:rsid w:val="00C04EBC"/>
    <w:rsid w:val="00C0754A"/>
    <w:rsid w:val="00C105FB"/>
    <w:rsid w:val="00C149FE"/>
    <w:rsid w:val="00C2742A"/>
    <w:rsid w:val="00C343A3"/>
    <w:rsid w:val="00C34834"/>
    <w:rsid w:val="00C36D45"/>
    <w:rsid w:val="00C4231F"/>
    <w:rsid w:val="00C43867"/>
    <w:rsid w:val="00C44908"/>
    <w:rsid w:val="00C53148"/>
    <w:rsid w:val="00C55992"/>
    <w:rsid w:val="00C63307"/>
    <w:rsid w:val="00C665C7"/>
    <w:rsid w:val="00C75523"/>
    <w:rsid w:val="00C7755A"/>
    <w:rsid w:val="00C8333D"/>
    <w:rsid w:val="00C83B51"/>
    <w:rsid w:val="00C87B6C"/>
    <w:rsid w:val="00C91527"/>
    <w:rsid w:val="00C93C09"/>
    <w:rsid w:val="00CA0F0D"/>
    <w:rsid w:val="00CA0FDC"/>
    <w:rsid w:val="00CA3096"/>
    <w:rsid w:val="00CB0E40"/>
    <w:rsid w:val="00CB1FB2"/>
    <w:rsid w:val="00CB58A0"/>
    <w:rsid w:val="00CC0E50"/>
    <w:rsid w:val="00CD07AB"/>
    <w:rsid w:val="00CD1165"/>
    <w:rsid w:val="00CD3D9C"/>
    <w:rsid w:val="00CE508D"/>
    <w:rsid w:val="00CE611C"/>
    <w:rsid w:val="00CF5847"/>
    <w:rsid w:val="00D00445"/>
    <w:rsid w:val="00D028B8"/>
    <w:rsid w:val="00D10334"/>
    <w:rsid w:val="00D179FF"/>
    <w:rsid w:val="00D312E9"/>
    <w:rsid w:val="00D3467D"/>
    <w:rsid w:val="00D4158E"/>
    <w:rsid w:val="00D44B96"/>
    <w:rsid w:val="00D451AB"/>
    <w:rsid w:val="00D455CD"/>
    <w:rsid w:val="00D53344"/>
    <w:rsid w:val="00D543BD"/>
    <w:rsid w:val="00D55BCB"/>
    <w:rsid w:val="00D62A8B"/>
    <w:rsid w:val="00D664A4"/>
    <w:rsid w:val="00D67585"/>
    <w:rsid w:val="00D702C4"/>
    <w:rsid w:val="00D7172E"/>
    <w:rsid w:val="00D75F54"/>
    <w:rsid w:val="00D8134B"/>
    <w:rsid w:val="00D847C3"/>
    <w:rsid w:val="00D87E2A"/>
    <w:rsid w:val="00D93A94"/>
    <w:rsid w:val="00D95FBB"/>
    <w:rsid w:val="00D962EE"/>
    <w:rsid w:val="00D96935"/>
    <w:rsid w:val="00DA18EB"/>
    <w:rsid w:val="00DA1EDE"/>
    <w:rsid w:val="00DA38D9"/>
    <w:rsid w:val="00DA4661"/>
    <w:rsid w:val="00DA533B"/>
    <w:rsid w:val="00DB2012"/>
    <w:rsid w:val="00DB4703"/>
    <w:rsid w:val="00DB473C"/>
    <w:rsid w:val="00DC078F"/>
    <w:rsid w:val="00DC577D"/>
    <w:rsid w:val="00DD0561"/>
    <w:rsid w:val="00DD70B5"/>
    <w:rsid w:val="00DD7A0A"/>
    <w:rsid w:val="00DD7C84"/>
    <w:rsid w:val="00DE19CF"/>
    <w:rsid w:val="00DE1D0F"/>
    <w:rsid w:val="00DE4BCE"/>
    <w:rsid w:val="00DE6F1A"/>
    <w:rsid w:val="00DE7DAB"/>
    <w:rsid w:val="00DE7F04"/>
    <w:rsid w:val="00DF080B"/>
    <w:rsid w:val="00DF2461"/>
    <w:rsid w:val="00DF41EF"/>
    <w:rsid w:val="00E004CA"/>
    <w:rsid w:val="00E007ED"/>
    <w:rsid w:val="00E00F33"/>
    <w:rsid w:val="00E01159"/>
    <w:rsid w:val="00E02E1C"/>
    <w:rsid w:val="00E072C0"/>
    <w:rsid w:val="00E1120A"/>
    <w:rsid w:val="00E1654D"/>
    <w:rsid w:val="00E17217"/>
    <w:rsid w:val="00E242C8"/>
    <w:rsid w:val="00E243EE"/>
    <w:rsid w:val="00E246EB"/>
    <w:rsid w:val="00E260A2"/>
    <w:rsid w:val="00E3018C"/>
    <w:rsid w:val="00E31E18"/>
    <w:rsid w:val="00E33BF9"/>
    <w:rsid w:val="00E37308"/>
    <w:rsid w:val="00E409D3"/>
    <w:rsid w:val="00E450D0"/>
    <w:rsid w:val="00E477D3"/>
    <w:rsid w:val="00E508D9"/>
    <w:rsid w:val="00E5692E"/>
    <w:rsid w:val="00E6123D"/>
    <w:rsid w:val="00E62CF2"/>
    <w:rsid w:val="00E67DB3"/>
    <w:rsid w:val="00E76497"/>
    <w:rsid w:val="00E77823"/>
    <w:rsid w:val="00E802FD"/>
    <w:rsid w:val="00E81072"/>
    <w:rsid w:val="00E817E4"/>
    <w:rsid w:val="00E82798"/>
    <w:rsid w:val="00E83B3F"/>
    <w:rsid w:val="00E83C7B"/>
    <w:rsid w:val="00E8511F"/>
    <w:rsid w:val="00E9005C"/>
    <w:rsid w:val="00E9242C"/>
    <w:rsid w:val="00E925A5"/>
    <w:rsid w:val="00EA1376"/>
    <w:rsid w:val="00EA67CE"/>
    <w:rsid w:val="00EA7685"/>
    <w:rsid w:val="00EB0764"/>
    <w:rsid w:val="00EC3490"/>
    <w:rsid w:val="00ED1C40"/>
    <w:rsid w:val="00ED6F1F"/>
    <w:rsid w:val="00EE1BED"/>
    <w:rsid w:val="00EE690B"/>
    <w:rsid w:val="00EE77D6"/>
    <w:rsid w:val="00EF6DE4"/>
    <w:rsid w:val="00F0079E"/>
    <w:rsid w:val="00F0301D"/>
    <w:rsid w:val="00F06468"/>
    <w:rsid w:val="00F10FE5"/>
    <w:rsid w:val="00F1200B"/>
    <w:rsid w:val="00F1370D"/>
    <w:rsid w:val="00F13E4A"/>
    <w:rsid w:val="00F13F46"/>
    <w:rsid w:val="00F15736"/>
    <w:rsid w:val="00F20BEC"/>
    <w:rsid w:val="00F23D1C"/>
    <w:rsid w:val="00F25A19"/>
    <w:rsid w:val="00F25F2B"/>
    <w:rsid w:val="00F31BE5"/>
    <w:rsid w:val="00F329B7"/>
    <w:rsid w:val="00F330D7"/>
    <w:rsid w:val="00F33906"/>
    <w:rsid w:val="00F35CD1"/>
    <w:rsid w:val="00F5018D"/>
    <w:rsid w:val="00F76015"/>
    <w:rsid w:val="00F7684F"/>
    <w:rsid w:val="00F770E2"/>
    <w:rsid w:val="00F77B75"/>
    <w:rsid w:val="00F86132"/>
    <w:rsid w:val="00F87817"/>
    <w:rsid w:val="00F93727"/>
    <w:rsid w:val="00F953E5"/>
    <w:rsid w:val="00F95DDB"/>
    <w:rsid w:val="00FA01B8"/>
    <w:rsid w:val="00FA4668"/>
    <w:rsid w:val="00FA57F1"/>
    <w:rsid w:val="00FB10B9"/>
    <w:rsid w:val="00FB15AF"/>
    <w:rsid w:val="00FB5628"/>
    <w:rsid w:val="00FB7C8A"/>
    <w:rsid w:val="00FC09FE"/>
    <w:rsid w:val="00FC1797"/>
    <w:rsid w:val="00FC49D7"/>
    <w:rsid w:val="00FC61C5"/>
    <w:rsid w:val="00FD51B2"/>
    <w:rsid w:val="00FD6DE8"/>
    <w:rsid w:val="00FE7864"/>
    <w:rsid w:val="00FF3D26"/>
    <w:rsid w:val="00FF42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702E78"/>
  <w15:docId w15:val="{3DEDC9E9-A52C-4A81-A05C-4430A2A50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5DCE"/>
    <w:pPr>
      <w:jc w:val="both"/>
    </w:pPr>
    <w:rPr>
      <w:rFonts w:asciiTheme="minorBidi" w:hAnsiTheme="minorBidi"/>
    </w:rPr>
  </w:style>
  <w:style w:type="paragraph" w:styleId="Heading1">
    <w:name w:val="heading 1"/>
    <w:basedOn w:val="Normal"/>
    <w:next w:val="Normal"/>
    <w:link w:val="Heading1Char"/>
    <w:uiPriority w:val="9"/>
    <w:qFormat/>
    <w:rsid w:val="00273943"/>
    <w:pPr>
      <w:keepNext/>
      <w:keepLines/>
      <w:spacing w:before="240" w:line="400" w:lineRule="exact"/>
      <w:outlineLvl w:val="0"/>
    </w:pPr>
    <w:rPr>
      <w:rFonts w:eastAsiaTheme="majorEastAsia"/>
      <w:color w:val="2F5496" w:themeColor="accent1" w:themeShade="BF"/>
      <w:sz w:val="32"/>
      <w:szCs w:val="32"/>
    </w:rPr>
  </w:style>
  <w:style w:type="paragraph" w:styleId="Heading2">
    <w:name w:val="heading 2"/>
    <w:basedOn w:val="Normal"/>
    <w:next w:val="Normal"/>
    <w:link w:val="Heading2Char"/>
    <w:uiPriority w:val="9"/>
    <w:unhideWhenUsed/>
    <w:qFormat/>
    <w:rsid w:val="00521433"/>
    <w:pPr>
      <w:keepNext/>
      <w:keepLines/>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D75F54"/>
    <w:pPr>
      <w:keepNext/>
      <w:keepLines/>
      <w:spacing w:before="40" w:after="0"/>
      <w:outlineLvl w:val="2"/>
    </w:pPr>
    <w:rPr>
      <w:rFonts w:eastAsiaTheme="majorEastAsia"/>
      <w:color w:val="1F3763" w:themeColor="accent1" w:themeShade="7F"/>
      <w:sz w:val="24"/>
      <w:szCs w:val="24"/>
    </w:rPr>
  </w:style>
  <w:style w:type="paragraph" w:styleId="Heading4">
    <w:name w:val="heading 4"/>
    <w:basedOn w:val="Normal"/>
    <w:next w:val="Normal"/>
    <w:link w:val="Heading4Char"/>
    <w:uiPriority w:val="9"/>
    <w:unhideWhenUsed/>
    <w:qFormat/>
    <w:rsid w:val="00D962EE"/>
    <w:pPr>
      <w:keepNext/>
      <w:keepLines/>
      <w:spacing w:before="40" w:after="0"/>
      <w:outlineLvl w:val="3"/>
    </w:pPr>
    <w:rPr>
      <w:rFonts w:eastAsiaTheme="majorEastAsia"/>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079B8"/>
    <w:pPr>
      <w:tabs>
        <w:tab w:val="left" w:pos="384"/>
      </w:tabs>
      <w:spacing w:after="0"/>
      <w:ind w:left="384" w:hanging="384"/>
    </w:pPr>
  </w:style>
  <w:style w:type="character" w:customStyle="1" w:styleId="Heading1Char">
    <w:name w:val="Heading 1 Char"/>
    <w:basedOn w:val="DefaultParagraphFont"/>
    <w:link w:val="Heading1"/>
    <w:uiPriority w:val="9"/>
    <w:rsid w:val="00273943"/>
    <w:rPr>
      <w:rFonts w:asciiTheme="minorBidi" w:eastAsiaTheme="majorEastAsia" w:hAnsiTheme="minorBidi"/>
      <w:color w:val="2F5496" w:themeColor="accent1" w:themeShade="BF"/>
      <w:sz w:val="32"/>
      <w:szCs w:val="32"/>
    </w:rPr>
  </w:style>
  <w:style w:type="character" w:styleId="PlaceholderText">
    <w:name w:val="Placeholder Text"/>
    <w:basedOn w:val="DefaultParagraphFont"/>
    <w:uiPriority w:val="99"/>
    <w:semiHidden/>
    <w:rsid w:val="0061207F"/>
    <w:rPr>
      <w:color w:val="808080"/>
    </w:rPr>
  </w:style>
  <w:style w:type="paragraph" w:styleId="Title">
    <w:name w:val="Title"/>
    <w:basedOn w:val="Normal"/>
    <w:next w:val="Normal"/>
    <w:link w:val="TitleChar"/>
    <w:uiPriority w:val="10"/>
    <w:qFormat/>
    <w:rsid w:val="00273943"/>
    <w:pPr>
      <w:spacing w:before="240" w:after="0" w:line="240" w:lineRule="auto"/>
      <w:contextualSpacing/>
      <w:jc w:val="center"/>
    </w:pPr>
    <w:rPr>
      <w:rFonts w:eastAsiaTheme="majorEastAsia"/>
      <w:spacing w:val="-10"/>
      <w:kern w:val="28"/>
      <w:sz w:val="40"/>
      <w:szCs w:val="40"/>
    </w:rPr>
  </w:style>
  <w:style w:type="character" w:customStyle="1" w:styleId="TitleChar">
    <w:name w:val="Title Char"/>
    <w:basedOn w:val="DefaultParagraphFont"/>
    <w:link w:val="Title"/>
    <w:uiPriority w:val="10"/>
    <w:rsid w:val="00273943"/>
    <w:rPr>
      <w:rFonts w:asciiTheme="minorBidi" w:eastAsiaTheme="majorEastAsia" w:hAnsiTheme="minorBidi"/>
      <w:spacing w:val="-10"/>
      <w:kern w:val="28"/>
      <w:sz w:val="40"/>
      <w:szCs w:val="40"/>
    </w:rPr>
  </w:style>
  <w:style w:type="paragraph" w:styleId="Header">
    <w:name w:val="header"/>
    <w:basedOn w:val="Normal"/>
    <w:link w:val="HeaderChar"/>
    <w:uiPriority w:val="99"/>
    <w:unhideWhenUsed/>
    <w:rsid w:val="00346B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BFC"/>
    <w:rPr>
      <w:rFonts w:asciiTheme="minorBidi" w:hAnsiTheme="minorBidi"/>
    </w:rPr>
  </w:style>
  <w:style w:type="paragraph" w:styleId="Footer">
    <w:name w:val="footer"/>
    <w:basedOn w:val="Normal"/>
    <w:link w:val="FooterChar"/>
    <w:uiPriority w:val="99"/>
    <w:unhideWhenUsed/>
    <w:rsid w:val="00346B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BFC"/>
    <w:rPr>
      <w:rFonts w:asciiTheme="minorBidi" w:hAnsiTheme="minorBidi"/>
    </w:rPr>
  </w:style>
  <w:style w:type="character" w:customStyle="1" w:styleId="q-box">
    <w:name w:val="q-box"/>
    <w:basedOn w:val="DefaultParagraphFont"/>
    <w:rsid w:val="00D664A4"/>
  </w:style>
  <w:style w:type="character" w:customStyle="1" w:styleId="Heading2Char">
    <w:name w:val="Heading 2 Char"/>
    <w:basedOn w:val="DefaultParagraphFont"/>
    <w:link w:val="Heading2"/>
    <w:uiPriority w:val="9"/>
    <w:rsid w:val="00521433"/>
    <w:rPr>
      <w:rFonts w:asciiTheme="minorBidi" w:eastAsiaTheme="majorEastAsia" w:hAnsiTheme="minorBidi"/>
      <w:color w:val="2F5496" w:themeColor="accent1" w:themeShade="BF"/>
      <w:sz w:val="26"/>
      <w:szCs w:val="26"/>
    </w:rPr>
  </w:style>
  <w:style w:type="character" w:customStyle="1" w:styleId="Heading3Char">
    <w:name w:val="Heading 3 Char"/>
    <w:basedOn w:val="DefaultParagraphFont"/>
    <w:link w:val="Heading3"/>
    <w:uiPriority w:val="9"/>
    <w:rsid w:val="00D75F54"/>
    <w:rPr>
      <w:rFonts w:asciiTheme="minorBidi" w:eastAsiaTheme="majorEastAsia" w:hAnsiTheme="minorBidi"/>
      <w:color w:val="1F3763" w:themeColor="accent1" w:themeShade="7F"/>
      <w:sz w:val="24"/>
      <w:szCs w:val="24"/>
    </w:rPr>
  </w:style>
  <w:style w:type="paragraph" w:styleId="ListParagraph">
    <w:name w:val="List Paragraph"/>
    <w:basedOn w:val="Normal"/>
    <w:uiPriority w:val="34"/>
    <w:qFormat/>
    <w:rsid w:val="002066FF"/>
    <w:pPr>
      <w:ind w:left="720"/>
      <w:contextualSpacing/>
    </w:pPr>
  </w:style>
  <w:style w:type="table" w:styleId="TableGrid">
    <w:name w:val="Table Grid"/>
    <w:basedOn w:val="TableNormal"/>
    <w:uiPriority w:val="39"/>
    <w:rsid w:val="00E373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962EE"/>
    <w:rPr>
      <w:rFonts w:asciiTheme="minorBidi" w:eastAsiaTheme="majorEastAsia" w:hAnsiTheme="minorBidi"/>
      <w:i/>
      <w:iCs/>
      <w:color w:val="2F5496" w:themeColor="accent1" w:themeShade="BF"/>
    </w:rPr>
  </w:style>
  <w:style w:type="paragraph" w:styleId="Caption">
    <w:name w:val="caption"/>
    <w:basedOn w:val="Normal"/>
    <w:next w:val="Normal"/>
    <w:uiPriority w:val="35"/>
    <w:unhideWhenUsed/>
    <w:qFormat/>
    <w:rsid w:val="0053782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562778">
      <w:bodyDiv w:val="1"/>
      <w:marLeft w:val="0"/>
      <w:marRight w:val="0"/>
      <w:marTop w:val="0"/>
      <w:marBottom w:val="0"/>
      <w:divBdr>
        <w:top w:val="none" w:sz="0" w:space="0" w:color="auto"/>
        <w:left w:val="none" w:sz="0" w:space="0" w:color="auto"/>
        <w:bottom w:val="none" w:sz="0" w:space="0" w:color="auto"/>
        <w:right w:val="none" w:sz="0" w:space="0" w:color="auto"/>
      </w:divBdr>
      <w:divsChild>
        <w:div w:id="1063022603">
          <w:marLeft w:val="0"/>
          <w:marRight w:val="0"/>
          <w:marTop w:val="0"/>
          <w:marBottom w:val="0"/>
          <w:divBdr>
            <w:top w:val="none" w:sz="0" w:space="0" w:color="auto"/>
            <w:left w:val="none" w:sz="0" w:space="0" w:color="auto"/>
            <w:bottom w:val="none" w:sz="0" w:space="0" w:color="auto"/>
            <w:right w:val="none" w:sz="0" w:space="0" w:color="auto"/>
          </w:divBdr>
          <w:divsChild>
            <w:div w:id="1218084688">
              <w:marLeft w:val="0"/>
              <w:marRight w:val="0"/>
              <w:marTop w:val="0"/>
              <w:marBottom w:val="0"/>
              <w:divBdr>
                <w:top w:val="none" w:sz="0" w:space="0" w:color="auto"/>
                <w:left w:val="none" w:sz="0" w:space="0" w:color="auto"/>
                <w:bottom w:val="none" w:sz="0" w:space="0" w:color="auto"/>
                <w:right w:val="none" w:sz="0" w:space="0" w:color="auto"/>
              </w:divBdr>
            </w:div>
            <w:div w:id="152752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473165">
      <w:bodyDiv w:val="1"/>
      <w:marLeft w:val="0"/>
      <w:marRight w:val="0"/>
      <w:marTop w:val="0"/>
      <w:marBottom w:val="0"/>
      <w:divBdr>
        <w:top w:val="none" w:sz="0" w:space="0" w:color="auto"/>
        <w:left w:val="none" w:sz="0" w:space="0" w:color="auto"/>
        <w:bottom w:val="none" w:sz="0" w:space="0" w:color="auto"/>
        <w:right w:val="none" w:sz="0" w:space="0" w:color="auto"/>
      </w:divBdr>
      <w:divsChild>
        <w:div w:id="1279222982">
          <w:marLeft w:val="0"/>
          <w:marRight w:val="0"/>
          <w:marTop w:val="0"/>
          <w:marBottom w:val="0"/>
          <w:divBdr>
            <w:top w:val="none" w:sz="0" w:space="0" w:color="auto"/>
            <w:left w:val="none" w:sz="0" w:space="0" w:color="auto"/>
            <w:bottom w:val="none" w:sz="0" w:space="0" w:color="auto"/>
            <w:right w:val="none" w:sz="0" w:space="0" w:color="auto"/>
          </w:divBdr>
          <w:divsChild>
            <w:div w:id="718165256">
              <w:marLeft w:val="0"/>
              <w:marRight w:val="0"/>
              <w:marTop w:val="0"/>
              <w:marBottom w:val="0"/>
              <w:divBdr>
                <w:top w:val="none" w:sz="0" w:space="0" w:color="auto"/>
                <w:left w:val="none" w:sz="0" w:space="0" w:color="auto"/>
                <w:bottom w:val="none" w:sz="0" w:space="0" w:color="auto"/>
                <w:right w:val="none" w:sz="0" w:space="0" w:color="auto"/>
              </w:divBdr>
            </w:div>
            <w:div w:id="10234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759376">
      <w:bodyDiv w:val="1"/>
      <w:marLeft w:val="0"/>
      <w:marRight w:val="0"/>
      <w:marTop w:val="0"/>
      <w:marBottom w:val="0"/>
      <w:divBdr>
        <w:top w:val="none" w:sz="0" w:space="0" w:color="auto"/>
        <w:left w:val="none" w:sz="0" w:space="0" w:color="auto"/>
        <w:bottom w:val="none" w:sz="0" w:space="0" w:color="auto"/>
        <w:right w:val="none" w:sz="0" w:space="0" w:color="auto"/>
      </w:divBdr>
      <w:divsChild>
        <w:div w:id="1278021760">
          <w:marLeft w:val="0"/>
          <w:marRight w:val="0"/>
          <w:marTop w:val="0"/>
          <w:marBottom w:val="0"/>
          <w:divBdr>
            <w:top w:val="none" w:sz="0" w:space="0" w:color="auto"/>
            <w:left w:val="none" w:sz="0" w:space="0" w:color="auto"/>
            <w:bottom w:val="none" w:sz="0" w:space="0" w:color="auto"/>
            <w:right w:val="none" w:sz="0" w:space="0" w:color="auto"/>
          </w:divBdr>
          <w:divsChild>
            <w:div w:id="12078007">
              <w:marLeft w:val="0"/>
              <w:marRight w:val="0"/>
              <w:marTop w:val="0"/>
              <w:marBottom w:val="0"/>
              <w:divBdr>
                <w:top w:val="none" w:sz="0" w:space="0" w:color="auto"/>
                <w:left w:val="none" w:sz="0" w:space="0" w:color="auto"/>
                <w:bottom w:val="none" w:sz="0" w:space="0" w:color="auto"/>
                <w:right w:val="none" w:sz="0" w:space="0" w:color="auto"/>
              </w:divBdr>
            </w:div>
            <w:div w:id="438524647">
              <w:marLeft w:val="0"/>
              <w:marRight w:val="0"/>
              <w:marTop w:val="0"/>
              <w:marBottom w:val="0"/>
              <w:divBdr>
                <w:top w:val="none" w:sz="0" w:space="0" w:color="auto"/>
                <w:left w:val="none" w:sz="0" w:space="0" w:color="auto"/>
                <w:bottom w:val="none" w:sz="0" w:space="0" w:color="auto"/>
                <w:right w:val="none" w:sz="0" w:space="0" w:color="auto"/>
              </w:divBdr>
            </w:div>
            <w:div w:id="1459563626">
              <w:marLeft w:val="0"/>
              <w:marRight w:val="0"/>
              <w:marTop w:val="0"/>
              <w:marBottom w:val="0"/>
              <w:divBdr>
                <w:top w:val="none" w:sz="0" w:space="0" w:color="auto"/>
                <w:left w:val="none" w:sz="0" w:space="0" w:color="auto"/>
                <w:bottom w:val="none" w:sz="0" w:space="0" w:color="auto"/>
                <w:right w:val="none" w:sz="0" w:space="0" w:color="auto"/>
              </w:divBdr>
            </w:div>
            <w:div w:id="1746564533">
              <w:marLeft w:val="0"/>
              <w:marRight w:val="0"/>
              <w:marTop w:val="0"/>
              <w:marBottom w:val="0"/>
              <w:divBdr>
                <w:top w:val="none" w:sz="0" w:space="0" w:color="auto"/>
                <w:left w:val="none" w:sz="0" w:space="0" w:color="auto"/>
                <w:bottom w:val="none" w:sz="0" w:space="0" w:color="auto"/>
                <w:right w:val="none" w:sz="0" w:space="0" w:color="auto"/>
              </w:divBdr>
            </w:div>
            <w:div w:id="1869053857">
              <w:marLeft w:val="0"/>
              <w:marRight w:val="0"/>
              <w:marTop w:val="0"/>
              <w:marBottom w:val="0"/>
              <w:divBdr>
                <w:top w:val="none" w:sz="0" w:space="0" w:color="auto"/>
                <w:left w:val="none" w:sz="0" w:space="0" w:color="auto"/>
                <w:bottom w:val="none" w:sz="0" w:space="0" w:color="auto"/>
                <w:right w:val="none" w:sz="0" w:space="0" w:color="auto"/>
              </w:divBdr>
            </w:div>
            <w:div w:id="198515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254">
      <w:bodyDiv w:val="1"/>
      <w:marLeft w:val="0"/>
      <w:marRight w:val="0"/>
      <w:marTop w:val="0"/>
      <w:marBottom w:val="0"/>
      <w:divBdr>
        <w:top w:val="none" w:sz="0" w:space="0" w:color="auto"/>
        <w:left w:val="none" w:sz="0" w:space="0" w:color="auto"/>
        <w:bottom w:val="none" w:sz="0" w:space="0" w:color="auto"/>
        <w:right w:val="none" w:sz="0" w:space="0" w:color="auto"/>
      </w:divBdr>
      <w:divsChild>
        <w:div w:id="1735467722">
          <w:marLeft w:val="0"/>
          <w:marRight w:val="0"/>
          <w:marTop w:val="0"/>
          <w:marBottom w:val="0"/>
          <w:divBdr>
            <w:top w:val="none" w:sz="0" w:space="0" w:color="auto"/>
            <w:left w:val="none" w:sz="0" w:space="0" w:color="auto"/>
            <w:bottom w:val="none" w:sz="0" w:space="0" w:color="auto"/>
            <w:right w:val="none" w:sz="0" w:space="0" w:color="auto"/>
          </w:divBdr>
          <w:divsChild>
            <w:div w:id="26072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966577">
      <w:bodyDiv w:val="1"/>
      <w:marLeft w:val="0"/>
      <w:marRight w:val="0"/>
      <w:marTop w:val="0"/>
      <w:marBottom w:val="0"/>
      <w:divBdr>
        <w:top w:val="none" w:sz="0" w:space="0" w:color="auto"/>
        <w:left w:val="none" w:sz="0" w:space="0" w:color="auto"/>
        <w:bottom w:val="none" w:sz="0" w:space="0" w:color="auto"/>
        <w:right w:val="none" w:sz="0" w:space="0" w:color="auto"/>
      </w:divBdr>
      <w:divsChild>
        <w:div w:id="1171606024">
          <w:marLeft w:val="0"/>
          <w:marRight w:val="0"/>
          <w:marTop w:val="0"/>
          <w:marBottom w:val="0"/>
          <w:divBdr>
            <w:top w:val="none" w:sz="0" w:space="0" w:color="auto"/>
            <w:left w:val="none" w:sz="0" w:space="0" w:color="auto"/>
            <w:bottom w:val="none" w:sz="0" w:space="0" w:color="auto"/>
            <w:right w:val="none" w:sz="0" w:space="0" w:color="auto"/>
          </w:divBdr>
          <w:divsChild>
            <w:div w:id="338510213">
              <w:marLeft w:val="0"/>
              <w:marRight w:val="0"/>
              <w:marTop w:val="0"/>
              <w:marBottom w:val="0"/>
              <w:divBdr>
                <w:top w:val="none" w:sz="0" w:space="0" w:color="auto"/>
                <w:left w:val="none" w:sz="0" w:space="0" w:color="auto"/>
                <w:bottom w:val="none" w:sz="0" w:space="0" w:color="auto"/>
                <w:right w:val="none" w:sz="0" w:space="0" w:color="auto"/>
              </w:divBdr>
            </w:div>
            <w:div w:id="598297117">
              <w:marLeft w:val="0"/>
              <w:marRight w:val="0"/>
              <w:marTop w:val="0"/>
              <w:marBottom w:val="0"/>
              <w:divBdr>
                <w:top w:val="none" w:sz="0" w:space="0" w:color="auto"/>
                <w:left w:val="none" w:sz="0" w:space="0" w:color="auto"/>
                <w:bottom w:val="none" w:sz="0" w:space="0" w:color="auto"/>
                <w:right w:val="none" w:sz="0" w:space="0" w:color="auto"/>
              </w:divBdr>
            </w:div>
            <w:div w:id="630862050">
              <w:marLeft w:val="0"/>
              <w:marRight w:val="0"/>
              <w:marTop w:val="0"/>
              <w:marBottom w:val="0"/>
              <w:divBdr>
                <w:top w:val="none" w:sz="0" w:space="0" w:color="auto"/>
                <w:left w:val="none" w:sz="0" w:space="0" w:color="auto"/>
                <w:bottom w:val="none" w:sz="0" w:space="0" w:color="auto"/>
                <w:right w:val="none" w:sz="0" w:space="0" w:color="auto"/>
              </w:divBdr>
            </w:div>
            <w:div w:id="1566380292">
              <w:marLeft w:val="0"/>
              <w:marRight w:val="0"/>
              <w:marTop w:val="0"/>
              <w:marBottom w:val="0"/>
              <w:divBdr>
                <w:top w:val="none" w:sz="0" w:space="0" w:color="auto"/>
                <w:left w:val="none" w:sz="0" w:space="0" w:color="auto"/>
                <w:bottom w:val="none" w:sz="0" w:space="0" w:color="auto"/>
                <w:right w:val="none" w:sz="0" w:space="0" w:color="auto"/>
              </w:divBdr>
            </w:div>
            <w:div w:id="1705016473">
              <w:marLeft w:val="0"/>
              <w:marRight w:val="0"/>
              <w:marTop w:val="0"/>
              <w:marBottom w:val="0"/>
              <w:divBdr>
                <w:top w:val="none" w:sz="0" w:space="0" w:color="auto"/>
                <w:left w:val="none" w:sz="0" w:space="0" w:color="auto"/>
                <w:bottom w:val="none" w:sz="0" w:space="0" w:color="auto"/>
                <w:right w:val="none" w:sz="0" w:space="0" w:color="auto"/>
              </w:divBdr>
            </w:div>
            <w:div w:id="201611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507767">
      <w:bodyDiv w:val="1"/>
      <w:marLeft w:val="0"/>
      <w:marRight w:val="0"/>
      <w:marTop w:val="0"/>
      <w:marBottom w:val="0"/>
      <w:divBdr>
        <w:top w:val="none" w:sz="0" w:space="0" w:color="auto"/>
        <w:left w:val="none" w:sz="0" w:space="0" w:color="auto"/>
        <w:bottom w:val="none" w:sz="0" w:space="0" w:color="auto"/>
        <w:right w:val="none" w:sz="0" w:space="0" w:color="auto"/>
      </w:divBdr>
      <w:divsChild>
        <w:div w:id="1408116073">
          <w:marLeft w:val="0"/>
          <w:marRight w:val="0"/>
          <w:marTop w:val="0"/>
          <w:marBottom w:val="0"/>
          <w:divBdr>
            <w:top w:val="none" w:sz="0" w:space="0" w:color="auto"/>
            <w:left w:val="none" w:sz="0" w:space="0" w:color="auto"/>
            <w:bottom w:val="none" w:sz="0" w:space="0" w:color="auto"/>
            <w:right w:val="none" w:sz="0" w:space="0" w:color="auto"/>
          </w:divBdr>
          <w:divsChild>
            <w:div w:id="96312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339067">
      <w:bodyDiv w:val="1"/>
      <w:marLeft w:val="0"/>
      <w:marRight w:val="0"/>
      <w:marTop w:val="0"/>
      <w:marBottom w:val="0"/>
      <w:divBdr>
        <w:top w:val="none" w:sz="0" w:space="0" w:color="auto"/>
        <w:left w:val="none" w:sz="0" w:space="0" w:color="auto"/>
        <w:bottom w:val="none" w:sz="0" w:space="0" w:color="auto"/>
        <w:right w:val="none" w:sz="0" w:space="0" w:color="auto"/>
      </w:divBdr>
      <w:divsChild>
        <w:div w:id="954406109">
          <w:marLeft w:val="0"/>
          <w:marRight w:val="0"/>
          <w:marTop w:val="0"/>
          <w:marBottom w:val="0"/>
          <w:divBdr>
            <w:top w:val="none" w:sz="0" w:space="0" w:color="auto"/>
            <w:left w:val="none" w:sz="0" w:space="0" w:color="auto"/>
            <w:bottom w:val="none" w:sz="0" w:space="0" w:color="auto"/>
            <w:right w:val="none" w:sz="0" w:space="0" w:color="auto"/>
          </w:divBdr>
          <w:divsChild>
            <w:div w:id="151357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91AA0-C666-453C-80D0-AA181FBCC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2</TotalTime>
  <Pages>10</Pages>
  <Words>7952</Words>
  <Characters>45332</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Zarzoura</dc:creator>
  <cp:keywords/>
  <dc:description/>
  <cp:lastModifiedBy>Mohamed Zarzoura</cp:lastModifiedBy>
  <cp:revision>185</cp:revision>
  <cp:lastPrinted>2022-03-20T23:40:00Z</cp:lastPrinted>
  <dcterms:created xsi:type="dcterms:W3CDTF">2022-03-20T18:15:00Z</dcterms:created>
  <dcterms:modified xsi:type="dcterms:W3CDTF">2022-03-2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pUW6806B"/&gt;&lt;style id="http://www.zotero.org/styles/ieee" locale="en-GB" hasBibliography="1" bibliographyStyleHasBeenSet="1"/&gt;&lt;prefs&gt;&lt;pref name="citationTransliteration" value="ar,ar-Arab"/&gt;&lt;pr</vt:lpwstr>
  </property>
  <property fmtid="{D5CDD505-2E9C-101B-9397-08002B2CF9AE}" pid="3" name="ZOTERO_PREF_2">
    <vt:lpwstr>ef name="citationTranslation" value="ar,ar-Arab"/&gt;&lt;pref name="citationSort" value=""/&gt;&lt;pref name="citationLangPrefsPersons" value="orig"/&gt;&lt;pref name="citationLangPrefsInstitutions" value="orig"/&gt;&lt;pref name="citationLangPrefsTitles" value="orig,translat"/&gt;</vt:lpwstr>
  </property>
  <property fmtid="{D5CDD505-2E9C-101B-9397-08002B2CF9AE}" pid="4" name="ZOTERO_PREF_3">
    <vt:lpwstr>&lt;pref name="citationLangPrefsJournals" value="orig"/&gt;&lt;pref name="citationLangPrefsPublishers" value="orig"/&gt;&lt;pref name="citationLangPrefsPlaces" value="orig"/&gt;&lt;pref name="citationAffixes" value="|||||||||||||||||||||| (|)||||||||||||||||||||||||"/&gt;&lt;pref n</vt:lpwstr>
  </property>
  <property fmtid="{D5CDD505-2E9C-101B-9397-08002B2CF9AE}" pid="5" name="ZOTERO_PREF_4">
    <vt:lpwstr>ame="extractingLibraryName" value="No group selected"/&gt;&lt;pref name="fieldType" value="Field"/&gt;&lt;/prefs&gt;&lt;/data&gt;</vt:lpwstr>
  </property>
</Properties>
</file>